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A4AF0F" w14:textId="77777777" w:rsidR="00B30978" w:rsidRPr="00763DA4" w:rsidRDefault="00B30978" w:rsidP="00876389">
      <w:pPr>
        <w:rPr>
          <w:sz w:val="20"/>
          <w:szCs w:val="20"/>
        </w:rPr>
      </w:pPr>
      <w:r>
        <w:rPr>
          <w:b/>
          <w:sz w:val="20"/>
          <w:szCs w:val="20"/>
        </w:rPr>
        <w:t xml:space="preserve">Supplemental Table. </w:t>
      </w:r>
      <w:r>
        <w:rPr>
          <w:sz w:val="20"/>
          <w:szCs w:val="20"/>
        </w:rPr>
        <w:t>Survey questions organized into themes with correct answers bolded.</w:t>
      </w:r>
    </w:p>
    <w:p w14:paraId="012919E2" w14:textId="7773A068" w:rsidR="00353EE1" w:rsidRDefault="00353EE1" w:rsidP="00353EE1">
      <w:pPr>
        <w:pStyle w:val="CommentText"/>
      </w:pPr>
    </w:p>
    <w:tbl>
      <w:tblPr>
        <w:tblStyle w:val="TableGrid"/>
        <w:tblW w:w="10980" w:type="dxa"/>
        <w:tblInd w:w="-1062" w:type="dxa"/>
        <w:tblLayout w:type="fixed"/>
        <w:tblLook w:val="04A0" w:firstRow="1" w:lastRow="0" w:firstColumn="1" w:lastColumn="0" w:noHBand="0" w:noVBand="1"/>
      </w:tblPr>
      <w:tblGrid>
        <w:gridCol w:w="5400"/>
        <w:gridCol w:w="2160"/>
        <w:gridCol w:w="1980"/>
        <w:gridCol w:w="1440"/>
      </w:tblGrid>
      <w:tr w:rsidR="00876389" w:rsidRPr="006844C2" w14:paraId="4D11ECE6" w14:textId="77777777" w:rsidTr="00F455BB">
        <w:trPr>
          <w:trHeight w:val="800"/>
        </w:trPr>
        <w:tc>
          <w:tcPr>
            <w:tcW w:w="5400" w:type="dxa"/>
            <w:tcBorders>
              <w:bottom w:val="single" w:sz="4" w:space="0" w:color="auto"/>
            </w:tcBorders>
          </w:tcPr>
          <w:p w14:paraId="74F7CF7F" w14:textId="77777777" w:rsidR="00876389" w:rsidRPr="00451B0F" w:rsidRDefault="00876389" w:rsidP="004D01B1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vAlign w:val="center"/>
          </w:tcPr>
          <w:p w14:paraId="61E03CC3" w14:textId="2FFCAA2A" w:rsidR="00876389" w:rsidRDefault="00876389" w:rsidP="00F455BB">
            <w:pPr>
              <w:jc w:val="center"/>
              <w:rPr>
                <w:b/>
                <w:sz w:val="20"/>
                <w:szCs w:val="20"/>
              </w:rPr>
            </w:pPr>
            <w:r w:rsidRPr="00D70096">
              <w:rPr>
                <w:b/>
                <w:sz w:val="20"/>
                <w:szCs w:val="20"/>
              </w:rPr>
              <w:t>Pre-Test</w:t>
            </w:r>
          </w:p>
          <w:p w14:paraId="7287E7F8" w14:textId="77777777" w:rsidR="00876389" w:rsidRPr="00D70096" w:rsidRDefault="00876389" w:rsidP="00F455BB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Percentage Correct*</w:t>
            </w:r>
          </w:p>
          <w:p w14:paraId="62DAFAD8" w14:textId="77777777" w:rsidR="00876389" w:rsidRPr="00225146" w:rsidRDefault="00876389" w:rsidP="00F455BB">
            <w:pPr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(</w:t>
            </w:r>
            <w:proofErr w:type="gramStart"/>
            <w:r>
              <w:rPr>
                <w:b/>
                <w:sz w:val="20"/>
                <w:szCs w:val="20"/>
              </w:rPr>
              <w:t>n</w:t>
            </w:r>
            <w:proofErr w:type="gramEnd"/>
            <w:r w:rsidRPr="00D70096">
              <w:rPr>
                <w:b/>
                <w:sz w:val="20"/>
                <w:szCs w:val="20"/>
              </w:rPr>
              <w:t>=42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vAlign w:val="center"/>
          </w:tcPr>
          <w:p w14:paraId="05D62416" w14:textId="77777777" w:rsidR="00876389" w:rsidRPr="00225146" w:rsidRDefault="00876389" w:rsidP="00F455BB">
            <w:pPr>
              <w:jc w:val="center"/>
              <w:rPr>
                <w:b/>
                <w:sz w:val="20"/>
                <w:szCs w:val="20"/>
              </w:rPr>
            </w:pPr>
            <w:r w:rsidRPr="00225146">
              <w:rPr>
                <w:b/>
                <w:sz w:val="20"/>
                <w:szCs w:val="20"/>
              </w:rPr>
              <w:t>Post-Test</w:t>
            </w:r>
            <w:r>
              <w:rPr>
                <w:b/>
                <w:sz w:val="20"/>
                <w:szCs w:val="20"/>
              </w:rPr>
              <w:t xml:space="preserve"> Percentage Correct*</w:t>
            </w:r>
          </w:p>
          <w:p w14:paraId="03331DE3" w14:textId="77777777" w:rsidR="00876389" w:rsidRPr="006844C2" w:rsidRDefault="00876389" w:rsidP="00F455BB">
            <w:pPr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(</w:t>
            </w:r>
            <w:proofErr w:type="gramStart"/>
            <w:r>
              <w:rPr>
                <w:b/>
                <w:sz w:val="20"/>
                <w:szCs w:val="20"/>
              </w:rPr>
              <w:t>n</w:t>
            </w:r>
            <w:proofErr w:type="gramEnd"/>
            <w:r w:rsidRPr="006844C2">
              <w:rPr>
                <w:b/>
                <w:sz w:val="20"/>
                <w:szCs w:val="20"/>
              </w:rPr>
              <w:t>=30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14:paraId="5B0E424A" w14:textId="77777777" w:rsidR="00876389" w:rsidRPr="006844C2" w:rsidRDefault="00876389" w:rsidP="00F455BB">
            <w:pPr>
              <w:jc w:val="center"/>
              <w:rPr>
                <w:b/>
                <w:sz w:val="20"/>
                <w:szCs w:val="20"/>
              </w:rPr>
            </w:pPr>
            <w:proofErr w:type="gramStart"/>
            <w:r w:rsidRPr="006844C2">
              <w:rPr>
                <w:b/>
                <w:sz w:val="20"/>
                <w:szCs w:val="20"/>
              </w:rPr>
              <w:t>p</w:t>
            </w:r>
            <w:proofErr w:type="gramEnd"/>
            <w:r w:rsidRPr="006844C2">
              <w:rPr>
                <w:b/>
                <w:sz w:val="20"/>
                <w:szCs w:val="20"/>
              </w:rPr>
              <w:t>-value</w:t>
            </w:r>
          </w:p>
        </w:tc>
      </w:tr>
      <w:tr w:rsidR="00876389" w:rsidRPr="006844C2" w14:paraId="0887F8D9" w14:textId="77777777" w:rsidTr="004D01B1">
        <w:trPr>
          <w:trHeight w:val="413"/>
        </w:trPr>
        <w:tc>
          <w:tcPr>
            <w:tcW w:w="5400" w:type="dxa"/>
            <w:tcBorders>
              <w:bottom w:val="single" w:sz="4" w:space="0" w:color="auto"/>
            </w:tcBorders>
            <w:shd w:val="clear" w:color="auto" w:fill="B3B3B3"/>
            <w:vAlign w:val="center"/>
          </w:tcPr>
          <w:p w14:paraId="43BA0022" w14:textId="77777777" w:rsidR="00876389" w:rsidRPr="00D70096" w:rsidRDefault="00876389" w:rsidP="004D01B1">
            <w:pPr>
              <w:jc w:val="center"/>
              <w:rPr>
                <w:b/>
                <w:sz w:val="20"/>
                <w:szCs w:val="20"/>
              </w:rPr>
            </w:pPr>
            <w:r w:rsidRPr="004D7B3E">
              <w:rPr>
                <w:b/>
                <w:sz w:val="20"/>
                <w:szCs w:val="20"/>
              </w:rPr>
              <w:t>OVERALL (22 question</w:t>
            </w:r>
            <w:r w:rsidRPr="00451B0F">
              <w:rPr>
                <w:b/>
                <w:sz w:val="20"/>
                <w:szCs w:val="20"/>
              </w:rPr>
              <w:t>s)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B3B3B3"/>
            <w:vAlign w:val="center"/>
          </w:tcPr>
          <w:p w14:paraId="51A3E441" w14:textId="77777777" w:rsidR="00876389" w:rsidRPr="006844C2" w:rsidRDefault="00876389" w:rsidP="004D01B1">
            <w:pPr>
              <w:jc w:val="center"/>
              <w:rPr>
                <w:b/>
                <w:sz w:val="20"/>
                <w:szCs w:val="20"/>
              </w:rPr>
            </w:pPr>
            <w:r w:rsidRPr="00D70096">
              <w:rPr>
                <w:sz w:val="20"/>
                <w:szCs w:val="20"/>
              </w:rPr>
              <w:t xml:space="preserve">68.8% </w:t>
            </w:r>
            <w:r w:rsidRPr="00225146">
              <w:rPr>
                <w:sz w:val="20"/>
                <w:szCs w:val="20"/>
                <w:u w:val="single"/>
              </w:rPr>
              <w:t>+</w:t>
            </w:r>
            <w:r w:rsidRPr="00225146">
              <w:rPr>
                <w:sz w:val="20"/>
                <w:szCs w:val="20"/>
              </w:rPr>
              <w:t xml:space="preserve"> 10.3%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B3B3B3"/>
            <w:vAlign w:val="center"/>
          </w:tcPr>
          <w:p w14:paraId="17786B88" w14:textId="77777777" w:rsidR="00876389" w:rsidRPr="006844C2" w:rsidRDefault="00876389" w:rsidP="004D01B1">
            <w:pPr>
              <w:jc w:val="center"/>
              <w:rPr>
                <w:b/>
                <w:sz w:val="20"/>
                <w:szCs w:val="20"/>
              </w:rPr>
            </w:pPr>
            <w:r w:rsidRPr="006844C2">
              <w:rPr>
                <w:sz w:val="20"/>
                <w:szCs w:val="20"/>
              </w:rPr>
              <w:t xml:space="preserve">79.2% </w:t>
            </w:r>
            <w:r w:rsidRPr="006844C2">
              <w:rPr>
                <w:sz w:val="20"/>
                <w:szCs w:val="20"/>
                <w:u w:val="single"/>
              </w:rPr>
              <w:t>+</w:t>
            </w:r>
            <w:r w:rsidRPr="006844C2">
              <w:rPr>
                <w:sz w:val="20"/>
                <w:szCs w:val="20"/>
              </w:rPr>
              <w:t xml:space="preserve"> 16.2%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B3B3B3"/>
            <w:vAlign w:val="center"/>
          </w:tcPr>
          <w:p w14:paraId="01C1F2B0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0.009</w:t>
            </w:r>
          </w:p>
        </w:tc>
      </w:tr>
      <w:tr w:rsidR="00876389" w:rsidRPr="006844C2" w14:paraId="03C9B35D" w14:textId="77777777" w:rsidTr="004D01B1">
        <w:trPr>
          <w:trHeight w:val="341"/>
        </w:trPr>
        <w:tc>
          <w:tcPr>
            <w:tcW w:w="5400" w:type="dxa"/>
            <w:shd w:val="clear" w:color="auto" w:fill="B3B3B3"/>
            <w:vAlign w:val="center"/>
          </w:tcPr>
          <w:p w14:paraId="63624512" w14:textId="77777777" w:rsidR="00876389" w:rsidRPr="00225146" w:rsidRDefault="00876389" w:rsidP="004D01B1">
            <w:pPr>
              <w:jc w:val="center"/>
              <w:rPr>
                <w:b/>
                <w:sz w:val="20"/>
                <w:szCs w:val="20"/>
              </w:rPr>
            </w:pPr>
            <w:r w:rsidRPr="004D7B3E">
              <w:rPr>
                <w:b/>
                <w:sz w:val="20"/>
                <w:szCs w:val="20"/>
              </w:rPr>
              <w:t>Cancer t</w:t>
            </w:r>
            <w:r w:rsidRPr="00451B0F">
              <w:rPr>
                <w:b/>
                <w:sz w:val="20"/>
                <w:szCs w:val="20"/>
              </w:rPr>
              <w:t>reatment</w:t>
            </w:r>
            <w:r w:rsidRPr="00D70096">
              <w:rPr>
                <w:b/>
                <w:sz w:val="20"/>
                <w:szCs w:val="20"/>
              </w:rPr>
              <w:t>-related risks</w:t>
            </w:r>
            <w:r w:rsidRPr="00225146">
              <w:rPr>
                <w:b/>
                <w:sz w:val="20"/>
                <w:szCs w:val="20"/>
              </w:rPr>
              <w:t xml:space="preserve"> (6 questions)</w:t>
            </w:r>
          </w:p>
        </w:tc>
        <w:tc>
          <w:tcPr>
            <w:tcW w:w="2160" w:type="dxa"/>
            <w:shd w:val="clear" w:color="auto" w:fill="B3B3B3"/>
            <w:vAlign w:val="center"/>
          </w:tcPr>
          <w:p w14:paraId="4C00A2C3" w14:textId="77777777" w:rsidR="00876389" w:rsidRPr="006844C2" w:rsidRDefault="00876389" w:rsidP="004D01B1">
            <w:pPr>
              <w:jc w:val="center"/>
              <w:rPr>
                <w:sz w:val="20"/>
                <w:szCs w:val="20"/>
              </w:rPr>
            </w:pPr>
            <w:r w:rsidRPr="00225146">
              <w:rPr>
                <w:sz w:val="20"/>
                <w:szCs w:val="20"/>
              </w:rPr>
              <w:t xml:space="preserve">71.8% </w:t>
            </w:r>
            <w:r w:rsidRPr="006844C2">
              <w:rPr>
                <w:sz w:val="20"/>
                <w:szCs w:val="20"/>
                <w:u w:val="single"/>
              </w:rPr>
              <w:t>+</w:t>
            </w:r>
            <w:r w:rsidRPr="006844C2">
              <w:rPr>
                <w:sz w:val="20"/>
                <w:szCs w:val="20"/>
              </w:rPr>
              <w:t xml:space="preserve"> 17.1%</w:t>
            </w:r>
          </w:p>
        </w:tc>
        <w:tc>
          <w:tcPr>
            <w:tcW w:w="1980" w:type="dxa"/>
            <w:shd w:val="clear" w:color="auto" w:fill="B3B3B3"/>
            <w:vAlign w:val="center"/>
          </w:tcPr>
          <w:p w14:paraId="4F70FE96" w14:textId="77777777" w:rsidR="00876389" w:rsidRPr="006844C2" w:rsidRDefault="00876389" w:rsidP="004D01B1">
            <w:pPr>
              <w:jc w:val="center"/>
              <w:rPr>
                <w:sz w:val="20"/>
                <w:szCs w:val="20"/>
              </w:rPr>
            </w:pPr>
            <w:r w:rsidRPr="006844C2">
              <w:rPr>
                <w:sz w:val="20"/>
                <w:szCs w:val="20"/>
              </w:rPr>
              <w:t xml:space="preserve">84.2% </w:t>
            </w:r>
            <w:r w:rsidRPr="006844C2">
              <w:rPr>
                <w:sz w:val="20"/>
                <w:szCs w:val="20"/>
                <w:u w:val="single"/>
              </w:rPr>
              <w:t>+</w:t>
            </w:r>
            <w:r w:rsidRPr="006844C2">
              <w:rPr>
                <w:sz w:val="20"/>
                <w:szCs w:val="20"/>
              </w:rPr>
              <w:t xml:space="preserve"> 18.3%</w:t>
            </w:r>
          </w:p>
        </w:tc>
        <w:tc>
          <w:tcPr>
            <w:tcW w:w="1440" w:type="dxa"/>
            <w:shd w:val="clear" w:color="auto" w:fill="B3B3B3"/>
            <w:vAlign w:val="center"/>
          </w:tcPr>
          <w:p w14:paraId="3CE3A1F9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0.008</w:t>
            </w:r>
          </w:p>
        </w:tc>
      </w:tr>
      <w:tr w:rsidR="00876389" w:rsidRPr="006844C2" w14:paraId="3C42C6E4" w14:textId="77777777" w:rsidTr="004D01B1">
        <w:tc>
          <w:tcPr>
            <w:tcW w:w="5400" w:type="dxa"/>
          </w:tcPr>
          <w:p w14:paraId="6BF2AB75" w14:textId="77777777" w:rsidR="00876389" w:rsidRPr="004D7B3E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  <w:proofErr w:type="spellStart"/>
            <w:r w:rsidRPr="004D7B3E">
              <w:rPr>
                <w:sz w:val="20"/>
                <w:szCs w:val="20"/>
              </w:rPr>
              <w:t>Dexrazoxane</w:t>
            </w:r>
            <w:proofErr w:type="spellEnd"/>
            <w:r w:rsidRPr="004D7B3E">
              <w:rPr>
                <w:sz w:val="20"/>
                <w:szCs w:val="20"/>
              </w:rPr>
              <w:t xml:space="preserve">, an agent hypothesized to minimize cardiac injury and remodeling, has been shown to minimize risk for </w:t>
            </w:r>
            <w:proofErr w:type="spellStart"/>
            <w:r w:rsidRPr="004D7B3E">
              <w:rPr>
                <w:sz w:val="20"/>
                <w:szCs w:val="20"/>
              </w:rPr>
              <w:t>cardiotoxicity</w:t>
            </w:r>
            <w:proofErr w:type="spellEnd"/>
            <w:r w:rsidRPr="004D7B3E">
              <w:rPr>
                <w:sz w:val="20"/>
                <w:szCs w:val="20"/>
              </w:rPr>
              <w:t xml:space="preserve"> in the pediatric population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XZXhsZXI8L0F1dGhvcj48WWVhcj4xOTk2PC9ZZWFyPjxS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XZXhsZXI8L0F1dGhvcj48WWVhcj4xOTk2PC9ZZWFyPjxS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-3]</w:t>
            </w:r>
            <w:r>
              <w:rPr>
                <w:sz w:val="20"/>
                <w:szCs w:val="20"/>
              </w:rPr>
              <w:fldChar w:fldCharType="end"/>
            </w:r>
            <w:r w:rsidRPr="004D7B3E">
              <w:rPr>
                <w:sz w:val="20"/>
                <w:szCs w:val="20"/>
              </w:rPr>
              <w:t>.</w:t>
            </w:r>
          </w:p>
          <w:p w14:paraId="57A89BF1" w14:textId="77777777" w:rsidR="00876389" w:rsidRPr="00D07DE5" w:rsidRDefault="00876389" w:rsidP="004D01B1">
            <w:pPr>
              <w:pStyle w:val="ListParagraph"/>
              <w:numPr>
                <w:ilvl w:val="0"/>
                <w:numId w:val="2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True</w:t>
            </w:r>
          </w:p>
          <w:p w14:paraId="7A7350E0" w14:textId="77777777" w:rsidR="00876389" w:rsidRPr="00D07DE5" w:rsidRDefault="00876389" w:rsidP="004D01B1">
            <w:pPr>
              <w:pStyle w:val="ListParagraph"/>
              <w:numPr>
                <w:ilvl w:val="0"/>
                <w:numId w:val="2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False</w:t>
            </w:r>
          </w:p>
          <w:p w14:paraId="34F2A9E5" w14:textId="77777777" w:rsidR="00876389" w:rsidRPr="00D70096" w:rsidRDefault="00876389" w:rsidP="004D01B1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2160" w:type="dxa"/>
          </w:tcPr>
          <w:p w14:paraId="5C6C8E3B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48.8%</w:t>
            </w:r>
          </w:p>
        </w:tc>
        <w:tc>
          <w:tcPr>
            <w:tcW w:w="1980" w:type="dxa"/>
          </w:tcPr>
          <w:p w14:paraId="4B9957AE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82.8%</w:t>
            </w:r>
          </w:p>
        </w:tc>
        <w:tc>
          <w:tcPr>
            <w:tcW w:w="1440" w:type="dxa"/>
          </w:tcPr>
          <w:p w14:paraId="54C59DC7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0.020</w:t>
            </w:r>
          </w:p>
        </w:tc>
      </w:tr>
      <w:tr w:rsidR="00876389" w:rsidRPr="006844C2" w14:paraId="41A61CE5" w14:textId="77777777" w:rsidTr="004D01B1">
        <w:tc>
          <w:tcPr>
            <w:tcW w:w="5400" w:type="dxa"/>
          </w:tcPr>
          <w:p w14:paraId="68D4EC5F" w14:textId="77777777" w:rsidR="00876389" w:rsidRPr="004D7B3E" w:rsidRDefault="00876389" w:rsidP="004D01B1">
            <w:pPr>
              <w:rPr>
                <w:sz w:val="20"/>
                <w:szCs w:val="20"/>
              </w:rPr>
            </w:pPr>
            <w:r w:rsidRPr="004D7B3E">
              <w:rPr>
                <w:sz w:val="20"/>
                <w:szCs w:val="20"/>
              </w:rPr>
              <w:t>The risk for cardiac dysfunction decreases with time since treatment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Year&gt;2013&lt;/Year&gt;&lt;RecNum&gt;1&lt;/RecNum&gt;&lt;DisplayText&gt;[4]&lt;/DisplayText&gt;&lt;record&gt;&lt;rec-number&gt;1&lt;/rec-number&gt;&lt;foreign-keys&gt;&lt;key app="EN" db-id="5t52vpft2rws0aeezs8xpxz3evzepwpevstr" timestamp="1530096405"&gt;1&lt;/key&gt;&lt;/foreign-keys&gt;&lt;ref-type name="Web Page"&gt;12&lt;/ref-type&gt;&lt;contributors&gt;&lt;/contributors&gt;&lt;titles&gt;&lt;title&gt;Children&amp;apos;s Oncology Group Long-Term Follow-Up Guidelines for Survivors of Childhood, Adolescent and Young Adult Cancer&lt;/title&gt;&lt;/titles&gt;&lt;dates&gt;&lt;year&gt;2013&lt;/year&gt;&lt;/dates&gt;&lt;urls&gt;&lt;related-urls&gt;&lt;url&gt;http://www.survivorshipguidelines.org/pdf/LTFUGuidelines_40.pdf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4]</w:t>
            </w:r>
            <w:r>
              <w:rPr>
                <w:sz w:val="20"/>
                <w:szCs w:val="20"/>
              </w:rPr>
              <w:fldChar w:fldCharType="end"/>
            </w:r>
            <w:r w:rsidRPr="004D7B3E">
              <w:rPr>
                <w:sz w:val="20"/>
                <w:szCs w:val="20"/>
              </w:rPr>
              <w:t>.</w:t>
            </w:r>
          </w:p>
          <w:p w14:paraId="4B7CE6A8" w14:textId="77777777" w:rsidR="00876389" w:rsidRPr="00D07DE5" w:rsidRDefault="00876389" w:rsidP="004D01B1">
            <w:pPr>
              <w:pStyle w:val="ListParagraph"/>
              <w:numPr>
                <w:ilvl w:val="0"/>
                <w:numId w:val="14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True</w:t>
            </w:r>
          </w:p>
          <w:p w14:paraId="11A99553" w14:textId="77777777" w:rsidR="00876389" w:rsidRPr="00D07DE5" w:rsidRDefault="00876389" w:rsidP="004D01B1">
            <w:pPr>
              <w:pStyle w:val="ListParagraph"/>
              <w:numPr>
                <w:ilvl w:val="0"/>
                <w:numId w:val="14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False</w:t>
            </w:r>
          </w:p>
          <w:p w14:paraId="31D23FE9" w14:textId="77777777" w:rsidR="00876389" w:rsidRPr="00D70096" w:rsidRDefault="00876389" w:rsidP="004D01B1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2160" w:type="dxa"/>
          </w:tcPr>
          <w:p w14:paraId="69EA8E4E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52.4%</w:t>
            </w:r>
          </w:p>
        </w:tc>
        <w:tc>
          <w:tcPr>
            <w:tcW w:w="1980" w:type="dxa"/>
          </w:tcPr>
          <w:p w14:paraId="66623D2C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93.1%</w:t>
            </w:r>
          </w:p>
        </w:tc>
        <w:tc>
          <w:tcPr>
            <w:tcW w:w="1440" w:type="dxa"/>
          </w:tcPr>
          <w:p w14:paraId="61D19DF8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0.002</w:t>
            </w:r>
          </w:p>
        </w:tc>
      </w:tr>
      <w:tr w:rsidR="00876389" w:rsidRPr="006844C2" w14:paraId="0CA6842D" w14:textId="77777777" w:rsidTr="004D01B1">
        <w:tc>
          <w:tcPr>
            <w:tcW w:w="5400" w:type="dxa"/>
          </w:tcPr>
          <w:p w14:paraId="1CAF42F4" w14:textId="77777777" w:rsidR="00876389" w:rsidRPr="00451B0F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  <w:r w:rsidRPr="004D7B3E">
              <w:rPr>
                <w:sz w:val="20"/>
                <w:szCs w:val="20"/>
              </w:rPr>
              <w:t>Which of the following chemotherapies are most commonly associated with cardiac toxicities such as cardiomyopathy, arrhythmias, and subcli</w:t>
            </w:r>
            <w:r>
              <w:rPr>
                <w:sz w:val="20"/>
                <w:szCs w:val="20"/>
              </w:rPr>
              <w:t>nical left ventricular</w:t>
            </w:r>
            <w:r w:rsidRPr="00451B0F">
              <w:rPr>
                <w:sz w:val="20"/>
                <w:szCs w:val="20"/>
              </w:rPr>
              <w:t xml:space="preserve"> dysfunction</w:t>
            </w:r>
            <w:r>
              <w:rPr>
                <w:sz w:val="20"/>
                <w:szCs w:val="20"/>
              </w:rPr>
              <w:fldChar w:fldCharType="begin">
                <w:fldData xml:space="preserve">PEVuZE5vdGU+PENpdGU+PFllYXI+MjAxMzwvWWVhcj48UmVjTnVtPjE8L1JlY051bT48RGlzcGxh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FllYXI+MjAxMzwvWWVhcj48UmVjTnVtPjE8L1JlY051bT48RGlzcGxh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4, 5]</w:t>
            </w:r>
            <w:r>
              <w:rPr>
                <w:sz w:val="20"/>
                <w:szCs w:val="20"/>
              </w:rPr>
              <w:fldChar w:fldCharType="end"/>
            </w:r>
            <w:r w:rsidRPr="00451B0F">
              <w:rPr>
                <w:sz w:val="20"/>
                <w:szCs w:val="20"/>
              </w:rPr>
              <w:t>?</w:t>
            </w:r>
          </w:p>
          <w:p w14:paraId="0AA8423E" w14:textId="77777777" w:rsidR="00876389" w:rsidRPr="00D07DE5" w:rsidRDefault="00876389" w:rsidP="004D01B1">
            <w:pPr>
              <w:pStyle w:val="ListParagraph"/>
              <w:numPr>
                <w:ilvl w:val="0"/>
                <w:numId w:val="10"/>
              </w:numPr>
              <w:jc w:val="both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lkylating agents</w:t>
            </w:r>
          </w:p>
          <w:p w14:paraId="7401EF74" w14:textId="77777777" w:rsidR="00876389" w:rsidRPr="00D07DE5" w:rsidRDefault="00876389" w:rsidP="004D01B1">
            <w:pPr>
              <w:pStyle w:val="ListParagraph"/>
              <w:numPr>
                <w:ilvl w:val="0"/>
                <w:numId w:val="10"/>
              </w:numPr>
              <w:jc w:val="both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ntimetabolites</w:t>
            </w:r>
          </w:p>
          <w:p w14:paraId="094C386B" w14:textId="77777777" w:rsidR="00876389" w:rsidRPr="00D07DE5" w:rsidRDefault="00876389" w:rsidP="004D01B1">
            <w:pPr>
              <w:pStyle w:val="ListParagraph"/>
              <w:numPr>
                <w:ilvl w:val="0"/>
                <w:numId w:val="10"/>
              </w:numPr>
              <w:jc w:val="both"/>
              <w:rPr>
                <w:b/>
                <w:sz w:val="20"/>
                <w:szCs w:val="20"/>
              </w:rPr>
            </w:pPr>
            <w:proofErr w:type="spellStart"/>
            <w:r w:rsidRPr="00D07DE5">
              <w:rPr>
                <w:b/>
                <w:sz w:val="20"/>
                <w:szCs w:val="20"/>
              </w:rPr>
              <w:t>Anthracycline</w:t>
            </w:r>
            <w:proofErr w:type="spellEnd"/>
            <w:r w:rsidRPr="00D07DE5">
              <w:rPr>
                <w:b/>
                <w:sz w:val="20"/>
                <w:szCs w:val="20"/>
              </w:rPr>
              <w:t xml:space="preserve"> antibiotics</w:t>
            </w:r>
          </w:p>
          <w:p w14:paraId="4C1D1D56" w14:textId="77777777" w:rsidR="00876389" w:rsidRPr="000D6C71" w:rsidRDefault="00876389" w:rsidP="004D01B1">
            <w:pPr>
              <w:pStyle w:val="ListParagraph"/>
              <w:numPr>
                <w:ilvl w:val="0"/>
                <w:numId w:val="10"/>
              </w:numPr>
              <w:jc w:val="both"/>
              <w:rPr>
                <w:color w:val="FF0000"/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ll of the above</w:t>
            </w:r>
          </w:p>
          <w:p w14:paraId="13FB5C7D" w14:textId="77777777" w:rsidR="00876389" w:rsidRPr="006844C2" w:rsidRDefault="00876389" w:rsidP="004D01B1">
            <w:pPr>
              <w:pStyle w:val="ListParagraph"/>
              <w:ind w:left="360"/>
              <w:jc w:val="both"/>
              <w:rPr>
                <w:color w:val="FF0000"/>
                <w:sz w:val="20"/>
                <w:szCs w:val="20"/>
              </w:rPr>
            </w:pPr>
          </w:p>
        </w:tc>
        <w:tc>
          <w:tcPr>
            <w:tcW w:w="2160" w:type="dxa"/>
          </w:tcPr>
          <w:p w14:paraId="2D17DEA2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73.8%</w:t>
            </w:r>
          </w:p>
        </w:tc>
        <w:tc>
          <w:tcPr>
            <w:tcW w:w="1980" w:type="dxa"/>
          </w:tcPr>
          <w:p w14:paraId="07C4C1AD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80.0%</w:t>
            </w:r>
          </w:p>
        </w:tc>
        <w:tc>
          <w:tcPr>
            <w:tcW w:w="1440" w:type="dxa"/>
          </w:tcPr>
          <w:p w14:paraId="2246AEA4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0.414</w:t>
            </w:r>
          </w:p>
        </w:tc>
      </w:tr>
      <w:tr w:rsidR="00876389" w:rsidRPr="006844C2" w14:paraId="129A811A" w14:textId="77777777" w:rsidTr="004D01B1">
        <w:tc>
          <w:tcPr>
            <w:tcW w:w="5400" w:type="dxa"/>
          </w:tcPr>
          <w:p w14:paraId="6B296778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Patients who are older at the time of exposure to </w:t>
            </w:r>
            <w:proofErr w:type="spellStart"/>
            <w:r w:rsidRPr="000D6C71">
              <w:rPr>
                <w:sz w:val="20"/>
                <w:szCs w:val="20"/>
              </w:rPr>
              <w:t>anthracylines</w:t>
            </w:r>
            <w:proofErr w:type="spellEnd"/>
            <w:r w:rsidRPr="000D6C71">
              <w:rPr>
                <w:sz w:val="20"/>
                <w:szCs w:val="20"/>
              </w:rPr>
              <w:t xml:space="preserve"> or </w:t>
            </w:r>
            <w:r w:rsidRPr="00D07DE5">
              <w:rPr>
                <w:sz w:val="20"/>
                <w:szCs w:val="20"/>
              </w:rPr>
              <w:t>radiation are more vulnerable to cardiac damage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Year&gt;2013&lt;/Year&gt;&lt;RecNum&gt;1&lt;/RecNum&gt;&lt;DisplayText&gt;[4]&lt;/DisplayText&gt;&lt;record&gt;&lt;rec-number&gt;1&lt;/rec-number&gt;&lt;foreign-keys&gt;&lt;key app="EN" db-id="5t52vpft2rws0aeezs8xpxz3evzepwpevstr" timestamp="1530096405"&gt;1&lt;/key&gt;&lt;/foreign-keys&gt;&lt;ref-type name="Web Page"&gt;12&lt;/ref-type&gt;&lt;contributors&gt;&lt;/contributors&gt;&lt;titles&gt;&lt;title&gt;Children&amp;apos;s Oncology Group Long-Term Follow-Up Guidelines for Survivors of Childhood, Adolescent and Young Adult Cancer&lt;/title&gt;&lt;/titles&gt;&lt;dates&gt;&lt;year&gt;2013&lt;/year&gt;&lt;/dates&gt;&lt;urls&gt;&lt;related-urls&gt;&lt;url&gt;http://www.survivorshipguidelines.org/pdf/LTFUGuidelines_40.pdf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4]</w:t>
            </w:r>
            <w:r>
              <w:rPr>
                <w:sz w:val="20"/>
                <w:szCs w:val="20"/>
              </w:rPr>
              <w:fldChar w:fldCharType="end"/>
            </w:r>
            <w:r w:rsidRPr="00D07DE5">
              <w:rPr>
                <w:sz w:val="20"/>
                <w:szCs w:val="20"/>
              </w:rPr>
              <w:t>.</w:t>
            </w:r>
          </w:p>
          <w:p w14:paraId="2E735E7B" w14:textId="77777777" w:rsidR="00876389" w:rsidRPr="00D07DE5" w:rsidRDefault="00876389" w:rsidP="004D01B1">
            <w:pPr>
              <w:pStyle w:val="ListParagraph"/>
              <w:numPr>
                <w:ilvl w:val="0"/>
                <w:numId w:val="13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True</w:t>
            </w:r>
          </w:p>
          <w:p w14:paraId="1AFC6024" w14:textId="77777777" w:rsidR="00876389" w:rsidRPr="00D07DE5" w:rsidRDefault="00876389" w:rsidP="004D01B1">
            <w:pPr>
              <w:pStyle w:val="ListParagraph"/>
              <w:numPr>
                <w:ilvl w:val="0"/>
                <w:numId w:val="13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False</w:t>
            </w:r>
          </w:p>
          <w:p w14:paraId="5F00F52E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42CAD714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76.2%</w:t>
            </w:r>
          </w:p>
        </w:tc>
        <w:tc>
          <w:tcPr>
            <w:tcW w:w="1980" w:type="dxa"/>
          </w:tcPr>
          <w:p w14:paraId="7AA9ED48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75.9%</w:t>
            </w:r>
          </w:p>
        </w:tc>
        <w:tc>
          <w:tcPr>
            <w:tcW w:w="1440" w:type="dxa"/>
          </w:tcPr>
          <w:p w14:paraId="6400ED3F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706</w:t>
            </w:r>
          </w:p>
        </w:tc>
      </w:tr>
      <w:tr w:rsidR="00876389" w:rsidRPr="006844C2" w14:paraId="4444CBE0" w14:textId="77777777" w:rsidTr="004D01B1">
        <w:tc>
          <w:tcPr>
            <w:tcW w:w="5400" w:type="dxa"/>
          </w:tcPr>
          <w:p w14:paraId="4C57758C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Which of the following radiation fields involve the heart and place a patient at risk for cardiac late effects</w:t>
            </w:r>
            <w:r>
              <w:rPr>
                <w:sz w:val="20"/>
                <w:szCs w:val="20"/>
              </w:rPr>
              <w:fldChar w:fldCharType="begin">
                <w:fldData xml:space="preserve">PEVuZE5vdGU+PENpdGU+PFllYXI+MjAxMzwvWWVhcj48UmVjTnVtPjE8L1JlY051bT48RGlzcGxh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FllYXI+MjAxMzwvWWVhcj48UmVjTnVtPjE8L1JlY051bT48RGlzcGxh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4, 6, 7]</w:t>
            </w:r>
            <w:r>
              <w:rPr>
                <w:sz w:val="20"/>
                <w:szCs w:val="20"/>
              </w:rPr>
              <w:fldChar w:fldCharType="end"/>
            </w:r>
            <w:r w:rsidRPr="000D6C71">
              <w:rPr>
                <w:sz w:val="20"/>
                <w:szCs w:val="20"/>
              </w:rPr>
              <w:t>?</w:t>
            </w:r>
          </w:p>
          <w:p w14:paraId="5245510D" w14:textId="77777777" w:rsidR="00876389" w:rsidRPr="00D07DE5" w:rsidRDefault="00876389" w:rsidP="004D01B1">
            <w:pPr>
              <w:pStyle w:val="ListParagraph"/>
              <w:numPr>
                <w:ilvl w:val="0"/>
                <w:numId w:val="12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Chest and thorax</w:t>
            </w:r>
          </w:p>
          <w:p w14:paraId="48434DB8" w14:textId="77777777" w:rsidR="00876389" w:rsidRPr="00D07DE5" w:rsidRDefault="00876389" w:rsidP="004D01B1">
            <w:pPr>
              <w:pStyle w:val="ListParagraph"/>
              <w:numPr>
                <w:ilvl w:val="0"/>
                <w:numId w:val="12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Hepatic</w:t>
            </w:r>
          </w:p>
          <w:p w14:paraId="59095832" w14:textId="77777777" w:rsidR="00876389" w:rsidRPr="00D07DE5" w:rsidRDefault="00876389" w:rsidP="004D01B1">
            <w:pPr>
              <w:pStyle w:val="ListParagraph"/>
              <w:numPr>
                <w:ilvl w:val="0"/>
                <w:numId w:val="12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Mantle</w:t>
            </w:r>
          </w:p>
          <w:p w14:paraId="56895386" w14:textId="77777777" w:rsidR="00876389" w:rsidRPr="00D07DE5" w:rsidRDefault="00876389" w:rsidP="004D01B1">
            <w:pPr>
              <w:pStyle w:val="ListParagraph"/>
              <w:numPr>
                <w:ilvl w:val="0"/>
                <w:numId w:val="12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Inverted Y</w:t>
            </w:r>
          </w:p>
          <w:p w14:paraId="6D5621F4" w14:textId="77777777" w:rsidR="00876389" w:rsidRPr="00D07DE5" w:rsidRDefault="00876389" w:rsidP="004D01B1">
            <w:pPr>
              <w:pStyle w:val="ListParagraph"/>
              <w:numPr>
                <w:ilvl w:val="0"/>
                <w:numId w:val="12"/>
              </w:num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Body Irradiation</w:t>
            </w:r>
          </w:p>
          <w:p w14:paraId="1C618B86" w14:textId="77777777" w:rsidR="00876389" w:rsidRPr="00D07DE5" w:rsidRDefault="00876389" w:rsidP="004D01B1">
            <w:pPr>
              <w:pStyle w:val="ListParagraph"/>
              <w:numPr>
                <w:ilvl w:val="0"/>
                <w:numId w:val="12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All of the above</w:t>
            </w:r>
          </w:p>
          <w:p w14:paraId="65324D26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55C690DB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85.7%</w:t>
            </w:r>
          </w:p>
        </w:tc>
        <w:tc>
          <w:tcPr>
            <w:tcW w:w="1980" w:type="dxa"/>
          </w:tcPr>
          <w:p w14:paraId="3DB00A89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83.3%</w:t>
            </w:r>
          </w:p>
        </w:tc>
        <w:tc>
          <w:tcPr>
            <w:tcW w:w="1440" w:type="dxa"/>
          </w:tcPr>
          <w:p w14:paraId="2590EF9B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739</w:t>
            </w:r>
          </w:p>
        </w:tc>
      </w:tr>
      <w:tr w:rsidR="00876389" w:rsidRPr="006844C2" w14:paraId="528A54C8" w14:textId="77777777" w:rsidTr="004D01B1">
        <w:tc>
          <w:tcPr>
            <w:tcW w:w="5400" w:type="dxa"/>
            <w:tcBorders>
              <w:bottom w:val="single" w:sz="4" w:space="0" w:color="auto"/>
            </w:tcBorders>
          </w:tcPr>
          <w:p w14:paraId="1E4E1D8E" w14:textId="77777777" w:rsidR="00876389" w:rsidRPr="00D07DE5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All </w:t>
            </w:r>
            <w:proofErr w:type="spellStart"/>
            <w:r w:rsidRPr="000D6C71">
              <w:rPr>
                <w:sz w:val="20"/>
                <w:szCs w:val="20"/>
              </w:rPr>
              <w:t>anthracyclines</w:t>
            </w:r>
            <w:proofErr w:type="spellEnd"/>
            <w:r w:rsidRPr="000D6C71">
              <w:rPr>
                <w:sz w:val="20"/>
                <w:szCs w:val="20"/>
              </w:rPr>
              <w:t xml:space="preserve"> are equipotent milligram for milligram in terms of toxicity to the myocardium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Year&gt;2013&lt;/Year&gt;&lt;RecNum&gt;1&lt;/RecNum&gt;&lt;DisplayText&gt;[4]&lt;/DisplayText&gt;&lt;record&gt;&lt;rec-number&gt;1&lt;/rec-number&gt;&lt;foreign-keys&gt;&lt;key app="EN" db-id="5t52vpft2rws0aeezs8xpxz3evzepwpevstr" timestamp="1530096405"&gt;1&lt;/key&gt;&lt;/foreign-keys&gt;&lt;ref-type name="Web Page"&gt;12&lt;/ref-type&gt;&lt;contributors&gt;&lt;/contributors&gt;&lt;titles&gt;&lt;title&gt;Children&amp;apos;s Oncology Group Long-Term Follow-Up Guidelines for Survivors of Childhood, Adolescent and Young Adult Cancer&lt;/title&gt;&lt;/titles&gt;&lt;dates&gt;&lt;year&gt;2013&lt;/year&gt;&lt;/dates&gt;&lt;urls&gt;&lt;related-urls&gt;&lt;url&gt;http://www.survivorshipguidelines.org/pdf/LTFUGuidelines_40.pdf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4]</w:t>
            </w:r>
            <w:r>
              <w:rPr>
                <w:sz w:val="20"/>
                <w:szCs w:val="20"/>
              </w:rPr>
              <w:fldChar w:fldCharType="end"/>
            </w:r>
            <w:r w:rsidRPr="000D6C71">
              <w:rPr>
                <w:sz w:val="20"/>
                <w:szCs w:val="20"/>
              </w:rPr>
              <w:t>.</w:t>
            </w:r>
          </w:p>
          <w:p w14:paraId="35D08782" w14:textId="77777777" w:rsidR="00876389" w:rsidRPr="00D07DE5" w:rsidRDefault="00876389" w:rsidP="004D01B1">
            <w:pPr>
              <w:pStyle w:val="ListParagraph"/>
              <w:numPr>
                <w:ilvl w:val="0"/>
                <w:numId w:val="11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True</w:t>
            </w:r>
          </w:p>
          <w:p w14:paraId="1BEB658A" w14:textId="77777777" w:rsidR="00876389" w:rsidRPr="00D07DE5" w:rsidRDefault="00876389" w:rsidP="004D01B1">
            <w:pPr>
              <w:pStyle w:val="ListParagraph"/>
              <w:numPr>
                <w:ilvl w:val="0"/>
                <w:numId w:val="11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False</w:t>
            </w:r>
          </w:p>
          <w:p w14:paraId="30A31468" w14:textId="77777777" w:rsidR="00876389" w:rsidRPr="00D07DE5" w:rsidRDefault="00876389" w:rsidP="004D01B1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7B52B93D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93.9%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2F9942BC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90.0%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25A1FD97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1.000</w:t>
            </w:r>
          </w:p>
        </w:tc>
      </w:tr>
      <w:tr w:rsidR="00876389" w:rsidRPr="006844C2" w14:paraId="1631D649" w14:textId="77777777" w:rsidTr="004D01B1">
        <w:trPr>
          <w:trHeight w:val="377"/>
        </w:trPr>
        <w:tc>
          <w:tcPr>
            <w:tcW w:w="5400" w:type="dxa"/>
            <w:shd w:val="clear" w:color="auto" w:fill="B3B3B3"/>
            <w:vAlign w:val="center"/>
          </w:tcPr>
          <w:p w14:paraId="1FE36F13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b/>
                <w:sz w:val="20"/>
                <w:szCs w:val="20"/>
              </w:rPr>
              <w:t>Patient-related risk factors (6 questions)</w:t>
            </w:r>
          </w:p>
        </w:tc>
        <w:tc>
          <w:tcPr>
            <w:tcW w:w="2160" w:type="dxa"/>
            <w:shd w:val="clear" w:color="auto" w:fill="B3B3B3"/>
            <w:vAlign w:val="center"/>
          </w:tcPr>
          <w:p w14:paraId="7328ED63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59.1% </w:t>
            </w:r>
            <w:r w:rsidRPr="00D07DE5">
              <w:rPr>
                <w:sz w:val="20"/>
                <w:szCs w:val="20"/>
                <w:u w:val="single"/>
              </w:rPr>
              <w:t>+</w:t>
            </w:r>
            <w:r w:rsidRPr="00D07DE5">
              <w:rPr>
                <w:sz w:val="20"/>
                <w:szCs w:val="20"/>
              </w:rPr>
              <w:t xml:space="preserve"> 19.9%</w:t>
            </w:r>
          </w:p>
        </w:tc>
        <w:tc>
          <w:tcPr>
            <w:tcW w:w="1980" w:type="dxa"/>
            <w:shd w:val="clear" w:color="auto" w:fill="B3B3B3"/>
            <w:vAlign w:val="center"/>
          </w:tcPr>
          <w:p w14:paraId="0427E5BB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 xml:space="preserve">71.0% </w:t>
            </w:r>
            <w:r w:rsidRPr="00D07DE5">
              <w:rPr>
                <w:sz w:val="20"/>
                <w:szCs w:val="20"/>
                <w:u w:val="single"/>
              </w:rPr>
              <w:t>+</w:t>
            </w:r>
            <w:r w:rsidRPr="00D07DE5">
              <w:rPr>
                <w:sz w:val="20"/>
                <w:szCs w:val="20"/>
              </w:rPr>
              <w:t xml:space="preserve"> 21.8%</w:t>
            </w:r>
          </w:p>
        </w:tc>
        <w:tc>
          <w:tcPr>
            <w:tcW w:w="1440" w:type="dxa"/>
            <w:shd w:val="clear" w:color="auto" w:fill="B3B3B3"/>
            <w:vAlign w:val="center"/>
          </w:tcPr>
          <w:p w14:paraId="09A4E6AB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066</w:t>
            </w:r>
          </w:p>
        </w:tc>
      </w:tr>
      <w:tr w:rsidR="00876389" w:rsidRPr="006844C2" w14:paraId="1028322E" w14:textId="77777777" w:rsidTr="004D01B1">
        <w:tc>
          <w:tcPr>
            <w:tcW w:w="5400" w:type="dxa"/>
          </w:tcPr>
          <w:p w14:paraId="10F66FC9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Survivors in </w:t>
            </w:r>
            <w:proofErr w:type="gramStart"/>
            <w:r w:rsidRPr="000D6C71">
              <w:rPr>
                <w:sz w:val="20"/>
                <w:szCs w:val="20"/>
              </w:rPr>
              <w:t>their</w:t>
            </w:r>
            <w:proofErr w:type="gramEnd"/>
            <w:r w:rsidRPr="000D6C71">
              <w:rPr>
                <w:sz w:val="20"/>
                <w:szCs w:val="20"/>
              </w:rPr>
              <w:t xml:space="preserve"> 30s are more likely to de</w:t>
            </w:r>
            <w:r>
              <w:rPr>
                <w:sz w:val="20"/>
                <w:szCs w:val="20"/>
              </w:rPr>
              <w:t>velop obesity as measured by body mass index</w:t>
            </w:r>
            <w:r w:rsidRPr="000D6C71">
              <w:rPr>
                <w:sz w:val="20"/>
                <w:szCs w:val="20"/>
              </w:rPr>
              <w:t xml:space="preserve"> than their siblings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ZWFjaGFtPC9BdXRob3I+PFllYXI+MjAxMDwvWWVhcj48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ZWFjaGFtPC9BdXRob3I+PFllYXI+MjAxMDwvWWVhcj48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8, 9]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.</w:t>
            </w:r>
          </w:p>
          <w:p w14:paraId="592B2D83" w14:textId="77777777" w:rsidR="00876389" w:rsidRPr="00D07DE5" w:rsidRDefault="00876389" w:rsidP="004D01B1">
            <w:pPr>
              <w:pStyle w:val="ListParagraph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True</w:t>
            </w:r>
          </w:p>
          <w:p w14:paraId="687DDCF8" w14:textId="77777777" w:rsidR="00876389" w:rsidRPr="00D07DE5" w:rsidRDefault="00876389" w:rsidP="004D01B1">
            <w:pPr>
              <w:pStyle w:val="ListParagraph"/>
              <w:numPr>
                <w:ilvl w:val="0"/>
                <w:numId w:val="6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False</w:t>
            </w:r>
          </w:p>
          <w:p w14:paraId="3F9302E4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05E2B4C8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12.2%</w:t>
            </w:r>
          </w:p>
        </w:tc>
        <w:tc>
          <w:tcPr>
            <w:tcW w:w="1980" w:type="dxa"/>
          </w:tcPr>
          <w:p w14:paraId="653E08DD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30.0%</w:t>
            </w:r>
          </w:p>
        </w:tc>
        <w:tc>
          <w:tcPr>
            <w:tcW w:w="1440" w:type="dxa"/>
          </w:tcPr>
          <w:p w14:paraId="17E6E692" w14:textId="77777777" w:rsidR="00876389" w:rsidRPr="00D07DE5" w:rsidRDefault="00876389" w:rsidP="004D01B1">
            <w:pPr>
              <w:jc w:val="center"/>
              <w:rPr>
                <w:b/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057</w:t>
            </w:r>
          </w:p>
        </w:tc>
      </w:tr>
      <w:tr w:rsidR="00876389" w:rsidRPr="006844C2" w14:paraId="59742940" w14:textId="77777777" w:rsidTr="004D01B1">
        <w:tc>
          <w:tcPr>
            <w:tcW w:w="5400" w:type="dxa"/>
          </w:tcPr>
          <w:p w14:paraId="7119B898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Males are at higher risk for cardiac late effects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Year&gt;2013&lt;/Year&gt;&lt;RecNum&gt;1&lt;/RecNum&gt;&lt;DisplayText&gt;[4]&lt;/DisplayText&gt;&lt;record&gt;&lt;rec-number&gt;1&lt;/rec-number&gt;&lt;foreign-keys&gt;&lt;key app="EN" db-id="5t52vpft2rws0aeezs8xpxz3evzepwpevstr" timestamp="1530096405"&gt;1&lt;/key&gt;&lt;/foreign-keys&gt;&lt;ref-type name="Web Page"&gt;12&lt;/ref-type&gt;&lt;contributors&gt;&lt;/contributors&gt;&lt;titles&gt;&lt;title&gt;Children&amp;apos;s Oncology Group Long-Term Follow-Up Guidelines for Survivors of Childhood, Adolescent and Young Adult Cancer&lt;/title&gt;&lt;/titles&gt;&lt;dates&gt;&lt;year&gt;2013&lt;/year&gt;&lt;/dates&gt;&lt;urls&gt;&lt;related-urls&gt;&lt;url&gt;http://www.survivorshipguidelines.org/pdf/LTFUGuidelines_40.pdf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4]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.</w:t>
            </w:r>
          </w:p>
          <w:p w14:paraId="02CB8DAB" w14:textId="77777777" w:rsidR="00876389" w:rsidRPr="00D07DE5" w:rsidRDefault="00876389" w:rsidP="004D01B1">
            <w:pPr>
              <w:pStyle w:val="ListParagraph"/>
              <w:numPr>
                <w:ilvl w:val="0"/>
                <w:numId w:val="5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True</w:t>
            </w:r>
          </w:p>
          <w:p w14:paraId="560682B5" w14:textId="77777777" w:rsidR="00876389" w:rsidRPr="000D6C71" w:rsidRDefault="00876389" w:rsidP="004D01B1">
            <w:pPr>
              <w:pStyle w:val="ListParagraph"/>
              <w:numPr>
                <w:ilvl w:val="0"/>
                <w:numId w:val="5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False</w:t>
            </w:r>
          </w:p>
          <w:p w14:paraId="52D12C54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3D9E6370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55.0%</w:t>
            </w:r>
          </w:p>
        </w:tc>
        <w:tc>
          <w:tcPr>
            <w:tcW w:w="1980" w:type="dxa"/>
          </w:tcPr>
          <w:p w14:paraId="0059A020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63.3%</w:t>
            </w:r>
          </w:p>
        </w:tc>
        <w:tc>
          <w:tcPr>
            <w:tcW w:w="1440" w:type="dxa"/>
          </w:tcPr>
          <w:p w14:paraId="09609656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739</w:t>
            </w:r>
          </w:p>
        </w:tc>
      </w:tr>
      <w:tr w:rsidR="00876389" w:rsidRPr="006844C2" w14:paraId="0E5AC189" w14:textId="77777777" w:rsidTr="004D01B1">
        <w:tc>
          <w:tcPr>
            <w:tcW w:w="5400" w:type="dxa"/>
          </w:tcPr>
          <w:p w14:paraId="585F5375" w14:textId="77777777" w:rsidR="00876389" w:rsidRPr="00D07DE5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Which of the following cardiovascular risk </w:t>
            </w:r>
            <w:r w:rsidRPr="00D07DE5">
              <w:rPr>
                <w:sz w:val="20"/>
                <w:szCs w:val="20"/>
              </w:rPr>
              <w:t>factors/components of the metabolic syndrome increases the risk for cardiac dysfunction the most in survivors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Armstrong&lt;/Author&gt;&lt;Year&gt;2013&lt;/Year&gt;&lt;RecNum&gt;66&lt;/RecNum&gt;&lt;DisplayText&gt;[9]&lt;/DisplayText&gt;&lt;record&gt;&lt;rec-number&gt;66&lt;/rec-number&gt;&lt;foreign-keys&gt;&lt;key app="EN" db-id="0szvswddtsrz0neaertvd2sl5z20p2z2pr0a" timestamp="1472664470"&gt;66&lt;/key&gt;&lt;/foreign-keys&gt;&lt;ref-type name="Journal Article"&gt;17&lt;/ref-type&gt;&lt;contributors&gt;&lt;authors&gt;&lt;author&gt;Armstrong, Gregory T.&lt;/author&gt;&lt;author&gt;Oeffinger, Kevin C.&lt;/author&gt;&lt;author&gt;Chen, Yan&lt;/author&gt;&lt;author&gt;Kawashima, Toana&lt;/author&gt;&lt;author&gt;Yasui, Yutaka&lt;/author&gt;&lt;author&gt;Leisenring, Wendy&lt;/author&gt;&lt;author&gt;Stovall, Marilyn&lt;/author&gt;&lt;author&gt;Chow, Eric J.&lt;/author&gt;&lt;author&gt;Sklar, Charles a&lt;/author&gt;&lt;author&gt;Mulrooney, Daniel a&lt;/author&gt;&lt;author&gt;Mertens, Ann C.&lt;/author&gt;&lt;author&gt;Border, William&lt;/author&gt;&lt;author&gt;Durand, Jean Bernard&lt;/author&gt;&lt;author&gt;Robison, Leslie L.&lt;/author&gt;&lt;author&gt;Meacham, Lillian R.&lt;/author&gt;&lt;/authors&gt;&lt;/contributors&gt;&lt;titles&gt;&lt;title&gt;Modifiable risk factors and major cardiac events among adult survivors of childhood cancer&lt;/title&gt;&lt;secondary-title&gt;Journal of clinical oncology : official journal of the American Society of Clinical Oncology&lt;/secondary-title&gt;&lt;/titles&gt;&lt;periodical&gt;&lt;full-title&gt;Journal of clinical oncology : official journal of the American Society of Clinical Oncology&lt;/full-title&gt;&lt;/periodical&gt;&lt;pages&gt;3673-3680&lt;/pages&gt;&lt;volume&gt;31&lt;/volume&gt;&lt;number&gt;29&lt;/number&gt;&lt;dates&gt;&lt;year&gt;2013&lt;/year&gt;&lt;/dates&gt;&lt;urls&gt;&lt;pdf-urls&gt;&lt;url&gt;file:///Users/kirstenrose-felker/Downloads/JCO-2013-Armstrong-3673-80.pdf&lt;/url&gt;&lt;/pdf-urls&gt;&lt;/urls&gt;&lt;electronic-resource-num&gt;10.1200/JCO.2013.49.320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9]</w:t>
            </w:r>
            <w:r>
              <w:rPr>
                <w:sz w:val="20"/>
                <w:szCs w:val="20"/>
              </w:rPr>
              <w:fldChar w:fldCharType="end"/>
            </w:r>
            <w:r w:rsidRPr="00D07DE5">
              <w:rPr>
                <w:sz w:val="20"/>
                <w:szCs w:val="20"/>
              </w:rPr>
              <w:t>?</w:t>
            </w:r>
          </w:p>
          <w:p w14:paraId="5C118A8A" w14:textId="77777777" w:rsidR="00876389" w:rsidRPr="00D07DE5" w:rsidRDefault="00876389" w:rsidP="004D01B1">
            <w:pPr>
              <w:pStyle w:val="ListParagraph"/>
              <w:numPr>
                <w:ilvl w:val="0"/>
                <w:numId w:val="18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Obesity</w:t>
            </w:r>
          </w:p>
          <w:p w14:paraId="27FCC493" w14:textId="77777777" w:rsidR="00876389" w:rsidRPr="00D07DE5" w:rsidRDefault="00876389" w:rsidP="004D01B1">
            <w:pPr>
              <w:pStyle w:val="ListParagraph"/>
              <w:numPr>
                <w:ilvl w:val="0"/>
                <w:numId w:val="18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Hyperlipidemia</w:t>
            </w:r>
          </w:p>
          <w:p w14:paraId="270DF938" w14:textId="77777777" w:rsidR="00876389" w:rsidRPr="00D07DE5" w:rsidRDefault="00876389" w:rsidP="004D01B1">
            <w:pPr>
              <w:pStyle w:val="ListParagraph"/>
              <w:numPr>
                <w:ilvl w:val="0"/>
                <w:numId w:val="18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Hypertension</w:t>
            </w:r>
          </w:p>
          <w:p w14:paraId="5E1EAD90" w14:textId="77777777" w:rsidR="00876389" w:rsidRPr="00D07DE5" w:rsidRDefault="00876389" w:rsidP="004D01B1">
            <w:pPr>
              <w:pStyle w:val="ListParagraph"/>
              <w:numPr>
                <w:ilvl w:val="0"/>
                <w:numId w:val="18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Impaired glucose tolerance</w:t>
            </w:r>
          </w:p>
          <w:p w14:paraId="59F54D72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32A8E9FA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59.5%</w:t>
            </w:r>
          </w:p>
        </w:tc>
        <w:tc>
          <w:tcPr>
            <w:tcW w:w="1980" w:type="dxa"/>
          </w:tcPr>
          <w:p w14:paraId="1524F450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67.8%</w:t>
            </w:r>
          </w:p>
        </w:tc>
        <w:tc>
          <w:tcPr>
            <w:tcW w:w="1440" w:type="dxa"/>
          </w:tcPr>
          <w:p w14:paraId="45BD6865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405</w:t>
            </w:r>
          </w:p>
        </w:tc>
      </w:tr>
      <w:tr w:rsidR="00876389" w:rsidRPr="006844C2" w14:paraId="07B7360C" w14:textId="77777777" w:rsidTr="004D01B1">
        <w:tc>
          <w:tcPr>
            <w:tcW w:w="5400" w:type="dxa"/>
          </w:tcPr>
          <w:p w14:paraId="4ABF6C40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African American patients are more at risk for cardiac late </w:t>
            </w:r>
            <w:r w:rsidRPr="00D07DE5">
              <w:rPr>
                <w:sz w:val="20"/>
                <w:szCs w:val="20"/>
              </w:rPr>
              <w:t>effects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Year&gt;2013&lt;/Year&gt;&lt;RecNum&gt;1&lt;/RecNum&gt;&lt;DisplayText&gt;[4]&lt;/DisplayText&gt;&lt;record&gt;&lt;rec-number&gt;1&lt;/rec-number&gt;&lt;foreign-keys&gt;&lt;key app="EN" db-id="5t52vpft2rws0aeezs8xpxz3evzepwpevstr" timestamp="1530096405"&gt;1&lt;/key&gt;&lt;/foreign-keys&gt;&lt;ref-type name="Web Page"&gt;12&lt;/ref-type&gt;&lt;contributors&gt;&lt;/contributors&gt;&lt;titles&gt;&lt;title&gt;Children&amp;apos;s Oncology Group Long-Term Follow-Up Guidelines for Survivors of Childhood, Adolescent and Young Adult Cancer&lt;/title&gt;&lt;/titles&gt;&lt;dates&gt;&lt;year&gt;2013&lt;/year&gt;&lt;/dates&gt;&lt;urls&gt;&lt;related-urls&gt;&lt;url&gt;http://www.survivorshipguidelines.org/pdf/LTFUGuidelines_40.pdf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4]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.</w:t>
            </w:r>
          </w:p>
          <w:p w14:paraId="2CA8B808" w14:textId="77777777" w:rsidR="00876389" w:rsidRPr="00D07DE5" w:rsidRDefault="00876389" w:rsidP="004D01B1">
            <w:pPr>
              <w:pStyle w:val="ListParagraph"/>
              <w:numPr>
                <w:ilvl w:val="0"/>
                <w:numId w:val="15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True</w:t>
            </w:r>
          </w:p>
          <w:p w14:paraId="5FA8CA25" w14:textId="77777777" w:rsidR="00876389" w:rsidRPr="00D07DE5" w:rsidRDefault="00876389" w:rsidP="004D01B1">
            <w:pPr>
              <w:pStyle w:val="ListParagraph"/>
              <w:numPr>
                <w:ilvl w:val="0"/>
                <w:numId w:val="15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False</w:t>
            </w:r>
          </w:p>
          <w:p w14:paraId="695FD2F8" w14:textId="77777777" w:rsidR="00876389" w:rsidRPr="000D6C71" w:rsidRDefault="00876389" w:rsidP="004D01B1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160" w:type="dxa"/>
          </w:tcPr>
          <w:p w14:paraId="1C2D52A8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65.0%</w:t>
            </w:r>
          </w:p>
        </w:tc>
        <w:tc>
          <w:tcPr>
            <w:tcW w:w="1980" w:type="dxa"/>
          </w:tcPr>
          <w:p w14:paraId="11C8B35A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93.3%</w:t>
            </w:r>
          </w:p>
        </w:tc>
        <w:tc>
          <w:tcPr>
            <w:tcW w:w="1440" w:type="dxa"/>
          </w:tcPr>
          <w:p w14:paraId="5B953FA3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035</w:t>
            </w:r>
          </w:p>
        </w:tc>
      </w:tr>
      <w:tr w:rsidR="00876389" w:rsidRPr="006844C2" w14:paraId="1AA0D0F3" w14:textId="77777777" w:rsidTr="004D01B1">
        <w:tc>
          <w:tcPr>
            <w:tcW w:w="5400" w:type="dxa"/>
          </w:tcPr>
          <w:p w14:paraId="1AA11811" w14:textId="77777777" w:rsidR="00876389" w:rsidRPr="00D07DE5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In survivors who are at risk for congestive heart failure due to </w:t>
            </w:r>
            <w:proofErr w:type="spellStart"/>
            <w:r w:rsidRPr="000D6C71">
              <w:rPr>
                <w:sz w:val="20"/>
                <w:szCs w:val="20"/>
              </w:rPr>
              <w:t>cardiotoxic</w:t>
            </w:r>
            <w:proofErr w:type="spellEnd"/>
            <w:r w:rsidRPr="000D6C71">
              <w:rPr>
                <w:sz w:val="20"/>
                <w:szCs w:val="20"/>
              </w:rPr>
              <w:t xml:space="preserve"> cancer treatment, hypertensio</w:t>
            </w:r>
            <w:r w:rsidRPr="00D07DE5">
              <w:rPr>
                <w:sz w:val="20"/>
                <w:szCs w:val="20"/>
              </w:rPr>
              <w:t>n imparts an additional risk that is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Armstrong&lt;/Author&gt;&lt;Year&gt;2013&lt;/Year&gt;&lt;RecNum&gt;66&lt;/RecNum&gt;&lt;DisplayText&gt;[9]&lt;/DisplayText&gt;&lt;record&gt;&lt;rec-number&gt;66&lt;/rec-number&gt;&lt;foreign-keys&gt;&lt;key app="EN" db-id="0szvswddtsrz0neaertvd2sl5z20p2z2pr0a" timestamp="1472664470"&gt;66&lt;/key&gt;&lt;/foreign-keys&gt;&lt;ref-type name="Journal Article"&gt;17&lt;/ref-type&gt;&lt;contributors&gt;&lt;authors&gt;&lt;author&gt;Armstrong, Gregory T.&lt;/author&gt;&lt;author&gt;Oeffinger, Kevin C.&lt;/author&gt;&lt;author&gt;Chen, Yan&lt;/author&gt;&lt;author&gt;Kawashima, Toana&lt;/author&gt;&lt;author&gt;Yasui, Yutaka&lt;/author&gt;&lt;author&gt;Leisenring, Wendy&lt;/author&gt;&lt;author&gt;Stovall, Marilyn&lt;/author&gt;&lt;author&gt;Chow, Eric J.&lt;/author&gt;&lt;author&gt;Sklar, Charles a&lt;/author&gt;&lt;author&gt;Mulrooney, Daniel a&lt;/author&gt;&lt;author&gt;Mertens, Ann C.&lt;/author&gt;&lt;author&gt;Border, William&lt;/author&gt;&lt;author&gt;Durand, Jean Bernard&lt;/author&gt;&lt;author&gt;Robison, Leslie L.&lt;/author&gt;&lt;author&gt;Meacham, Lillian R.&lt;/author&gt;&lt;/authors&gt;&lt;/contributors&gt;&lt;titles&gt;&lt;title&gt;Modifiable risk factors and major cardiac events among adult survivors of childhood cancer&lt;/title&gt;&lt;secondary-title&gt;Journal of clinical oncology : official journal of the American Society of Clinical Oncology&lt;/secondary-title&gt;&lt;/titles&gt;&lt;periodical&gt;&lt;full-title&gt;Journal of clinical oncology : official journal of the American Society of Clinical Oncology&lt;/full-title&gt;&lt;/periodical&gt;&lt;pages&gt;3673-3680&lt;/pages&gt;&lt;volume&gt;31&lt;/volume&gt;&lt;number&gt;29&lt;/number&gt;&lt;dates&gt;&lt;year&gt;2013&lt;/year&gt;&lt;/dates&gt;&lt;urls&gt;&lt;pdf-urls&gt;&lt;url&gt;file:///Users/kirstenrose-felker/Downloads/JCO-2013-Armstrong-3673-80.pdf&lt;/url&gt;&lt;/pdf-urls&gt;&lt;/urls&gt;&lt;electronic-resource-num&gt;10.1200/JCO.2013.49.320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9]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:</w:t>
            </w:r>
          </w:p>
          <w:p w14:paraId="31251660" w14:textId="77777777" w:rsidR="00876389" w:rsidRPr="00D07DE5" w:rsidRDefault="00876389" w:rsidP="004D01B1">
            <w:pPr>
              <w:pStyle w:val="ListParagraph"/>
              <w:numPr>
                <w:ilvl w:val="0"/>
                <w:numId w:val="19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Less than additive</w:t>
            </w:r>
          </w:p>
          <w:p w14:paraId="76D81E50" w14:textId="77777777" w:rsidR="00876389" w:rsidRPr="00D07DE5" w:rsidRDefault="00876389" w:rsidP="004D01B1">
            <w:pPr>
              <w:pStyle w:val="ListParagraph"/>
              <w:numPr>
                <w:ilvl w:val="0"/>
                <w:numId w:val="19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dditive</w:t>
            </w:r>
          </w:p>
          <w:p w14:paraId="5C0FE12A" w14:textId="77777777" w:rsidR="00876389" w:rsidRPr="00D07DE5" w:rsidRDefault="00876389" w:rsidP="004D01B1">
            <w:pPr>
              <w:pStyle w:val="ListParagraph"/>
              <w:numPr>
                <w:ilvl w:val="0"/>
                <w:numId w:val="19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More than additive</w:t>
            </w:r>
          </w:p>
          <w:p w14:paraId="683DFD12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2D227C33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73.2%</w:t>
            </w:r>
          </w:p>
        </w:tc>
        <w:tc>
          <w:tcPr>
            <w:tcW w:w="1980" w:type="dxa"/>
          </w:tcPr>
          <w:p w14:paraId="1F037025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75.9%</w:t>
            </w:r>
          </w:p>
        </w:tc>
        <w:tc>
          <w:tcPr>
            <w:tcW w:w="1440" w:type="dxa"/>
          </w:tcPr>
          <w:p w14:paraId="61F1F715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763</w:t>
            </w:r>
          </w:p>
        </w:tc>
      </w:tr>
      <w:tr w:rsidR="00876389" w:rsidRPr="006844C2" w14:paraId="330A953E" w14:textId="77777777" w:rsidTr="004D01B1">
        <w:tc>
          <w:tcPr>
            <w:tcW w:w="5400" w:type="dxa"/>
            <w:tcBorders>
              <w:bottom w:val="single" w:sz="4" w:space="0" w:color="auto"/>
            </w:tcBorders>
          </w:tcPr>
          <w:p w14:paraId="267CB878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S</w:t>
            </w:r>
            <w:r w:rsidRPr="000D6C71">
              <w:rPr>
                <w:sz w:val="20"/>
                <w:szCs w:val="20"/>
              </w:rPr>
              <w:t xml:space="preserve">urvivors in </w:t>
            </w:r>
            <w:proofErr w:type="gramStart"/>
            <w:r w:rsidRPr="000D6C71">
              <w:rPr>
                <w:sz w:val="20"/>
                <w:szCs w:val="20"/>
              </w:rPr>
              <w:t>their</w:t>
            </w:r>
            <w:proofErr w:type="gramEnd"/>
            <w:r w:rsidRPr="000D6C71">
              <w:rPr>
                <w:sz w:val="20"/>
                <w:szCs w:val="20"/>
              </w:rPr>
              <w:t xml:space="preserve"> 30s when compared to siblings are more likely to develop cardiovascular risk factors (metabolic s</w:t>
            </w:r>
            <w:r w:rsidRPr="00D07DE5">
              <w:rPr>
                <w:sz w:val="20"/>
                <w:szCs w:val="20"/>
              </w:rPr>
              <w:t>yndrome)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ZWFjaGFtPC9BdXRob3I+PFllYXI+MjAxMDwvWWVhcj48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ZWFjaGFtPC9BdXRob3I+PFllYXI+MjAxMDwvWWVhcj48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8, 9]</w:t>
            </w:r>
            <w:r>
              <w:rPr>
                <w:sz w:val="20"/>
                <w:szCs w:val="20"/>
              </w:rPr>
              <w:fldChar w:fldCharType="end"/>
            </w:r>
            <w:r w:rsidRPr="00D07DE5">
              <w:rPr>
                <w:sz w:val="20"/>
                <w:szCs w:val="20"/>
              </w:rPr>
              <w:t>.</w:t>
            </w:r>
          </w:p>
          <w:p w14:paraId="19BDA44B" w14:textId="77777777" w:rsidR="00876389" w:rsidRPr="00D07DE5" w:rsidRDefault="00876389" w:rsidP="004D01B1">
            <w:pPr>
              <w:pStyle w:val="ListParagraph"/>
              <w:numPr>
                <w:ilvl w:val="0"/>
                <w:numId w:val="16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True</w:t>
            </w:r>
          </w:p>
          <w:p w14:paraId="1B549CC7" w14:textId="77777777" w:rsidR="00876389" w:rsidRPr="00D07DE5" w:rsidRDefault="00876389" w:rsidP="004D01B1">
            <w:pPr>
              <w:pStyle w:val="ListParagraph"/>
              <w:numPr>
                <w:ilvl w:val="0"/>
                <w:numId w:val="16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False</w:t>
            </w:r>
          </w:p>
          <w:p w14:paraId="180F355E" w14:textId="77777777" w:rsidR="00876389" w:rsidRPr="000D6C71" w:rsidRDefault="00876389" w:rsidP="004D01B1">
            <w:pPr>
              <w:pStyle w:val="ListParagraph"/>
              <w:ind w:left="360"/>
              <w:rPr>
                <w:b/>
                <w:sz w:val="20"/>
                <w:szCs w:val="20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1A7F1E09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97.6%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19AFEC4E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96.4%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0D09262F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317</w:t>
            </w:r>
          </w:p>
        </w:tc>
      </w:tr>
      <w:tr w:rsidR="00876389" w:rsidRPr="006844C2" w14:paraId="0083F0B1" w14:textId="77777777" w:rsidTr="004D01B1">
        <w:trPr>
          <w:trHeight w:val="386"/>
        </w:trPr>
        <w:tc>
          <w:tcPr>
            <w:tcW w:w="5400" w:type="dxa"/>
            <w:shd w:val="clear" w:color="auto" w:fill="B3B3B3"/>
            <w:vAlign w:val="center"/>
          </w:tcPr>
          <w:p w14:paraId="380C3FE5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b/>
                <w:sz w:val="20"/>
                <w:szCs w:val="20"/>
              </w:rPr>
              <w:t>Recommended Surveillance</w:t>
            </w:r>
            <w:r w:rsidRPr="00D07DE5">
              <w:rPr>
                <w:b/>
                <w:sz w:val="20"/>
                <w:szCs w:val="20"/>
              </w:rPr>
              <w:t xml:space="preserve"> (3 questions)</w:t>
            </w:r>
          </w:p>
        </w:tc>
        <w:tc>
          <w:tcPr>
            <w:tcW w:w="2160" w:type="dxa"/>
            <w:shd w:val="clear" w:color="auto" w:fill="B3B3B3"/>
            <w:vAlign w:val="center"/>
          </w:tcPr>
          <w:p w14:paraId="48FBFBE6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49.6% </w:t>
            </w:r>
            <w:r w:rsidRPr="00D07DE5">
              <w:rPr>
                <w:sz w:val="20"/>
                <w:szCs w:val="20"/>
                <w:u w:val="single"/>
              </w:rPr>
              <w:t>+</w:t>
            </w:r>
            <w:r w:rsidRPr="00D07DE5">
              <w:rPr>
                <w:sz w:val="20"/>
                <w:szCs w:val="20"/>
              </w:rPr>
              <w:t xml:space="preserve"> 26.7%</w:t>
            </w:r>
          </w:p>
        </w:tc>
        <w:tc>
          <w:tcPr>
            <w:tcW w:w="1980" w:type="dxa"/>
            <w:shd w:val="clear" w:color="auto" w:fill="B3B3B3"/>
            <w:vAlign w:val="center"/>
          </w:tcPr>
          <w:p w14:paraId="05FB79E1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 xml:space="preserve">66.7% </w:t>
            </w:r>
            <w:r w:rsidRPr="00D07DE5">
              <w:rPr>
                <w:sz w:val="20"/>
                <w:szCs w:val="20"/>
                <w:u w:val="single"/>
              </w:rPr>
              <w:t>+</w:t>
            </w:r>
            <w:r w:rsidRPr="00D07DE5">
              <w:rPr>
                <w:sz w:val="20"/>
                <w:szCs w:val="20"/>
              </w:rPr>
              <w:t xml:space="preserve"> 27.7%</w:t>
            </w:r>
          </w:p>
        </w:tc>
        <w:tc>
          <w:tcPr>
            <w:tcW w:w="1440" w:type="dxa"/>
            <w:shd w:val="clear" w:color="auto" w:fill="B3B3B3"/>
            <w:vAlign w:val="center"/>
          </w:tcPr>
          <w:p w14:paraId="1B7F5F9E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025</w:t>
            </w:r>
          </w:p>
        </w:tc>
      </w:tr>
      <w:tr w:rsidR="00876389" w:rsidRPr="006844C2" w14:paraId="55058B95" w14:textId="77777777" w:rsidTr="004D01B1">
        <w:tc>
          <w:tcPr>
            <w:tcW w:w="5400" w:type="dxa"/>
          </w:tcPr>
          <w:p w14:paraId="60B563EE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Patients who received ≥ </w:t>
            </w:r>
            <w:r w:rsidRPr="00D07DE5">
              <w:rPr>
                <w:sz w:val="20"/>
                <w:szCs w:val="20"/>
              </w:rPr>
              <w:t xml:space="preserve">300 mg/m2 of </w:t>
            </w:r>
            <w:proofErr w:type="spellStart"/>
            <w:r w:rsidRPr="00D07DE5">
              <w:rPr>
                <w:sz w:val="20"/>
                <w:szCs w:val="20"/>
              </w:rPr>
              <w:t>anthracycline</w:t>
            </w:r>
            <w:proofErr w:type="spellEnd"/>
            <w:r w:rsidRPr="00D07DE5">
              <w:rPr>
                <w:sz w:val="20"/>
                <w:szCs w:val="20"/>
              </w:rPr>
              <w:t xml:space="preserve"> or &lt; 300 mg/m2 of </w:t>
            </w:r>
            <w:proofErr w:type="spellStart"/>
            <w:r w:rsidRPr="00D07DE5">
              <w:rPr>
                <w:sz w:val="20"/>
                <w:szCs w:val="20"/>
              </w:rPr>
              <w:t>anthracycline</w:t>
            </w:r>
            <w:proofErr w:type="spellEnd"/>
            <w:r w:rsidRPr="00D07DE5">
              <w:rPr>
                <w:sz w:val="20"/>
                <w:szCs w:val="20"/>
              </w:rPr>
              <w:t xml:space="preserve"> and chest radiation who become pregnant need echocardiograms periodically during pregnancy especially during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Year&gt;2013&lt;/Year&gt;&lt;RecNum&gt;1&lt;/RecNum&gt;&lt;DisplayText&gt;[4]&lt;/DisplayText&gt;&lt;record&gt;&lt;rec-number&gt;1&lt;/rec-number&gt;&lt;foreign-keys&gt;&lt;key app="EN" db-id="5t52vpft2rws0aeezs8xpxz3evzepwpevstr" timestamp="1530096405"&gt;1&lt;/key&gt;&lt;/foreign-keys&gt;&lt;ref-type name="Web Page"&gt;12&lt;/ref-type&gt;&lt;contributors&gt;&lt;/contributors&gt;&lt;titles&gt;&lt;title&gt;Children&amp;apos;s Oncology Group Long-Term Follow-Up Guidelines for Survivors of Childhood, Adolescent and Young Adult Cancer&lt;/title&gt;&lt;/titles&gt;&lt;dates&gt;&lt;year&gt;2013&lt;/year&gt;&lt;/dates&gt;&lt;urls&gt;&lt;related-urls&gt;&lt;url&gt;http://www.survivorshipguidelines.org/pdf/LTFUGuidelines_40.pdf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4]</w:t>
            </w:r>
            <w:r>
              <w:rPr>
                <w:sz w:val="20"/>
                <w:szCs w:val="20"/>
              </w:rPr>
              <w:fldChar w:fldCharType="end"/>
            </w:r>
            <w:r w:rsidRPr="00D07DE5">
              <w:rPr>
                <w:sz w:val="20"/>
                <w:szCs w:val="20"/>
              </w:rPr>
              <w:t>:</w:t>
            </w:r>
          </w:p>
          <w:p w14:paraId="29C7930E" w14:textId="77777777" w:rsidR="00876389" w:rsidRPr="00D07DE5" w:rsidRDefault="00876389" w:rsidP="004D01B1">
            <w:pPr>
              <w:pStyle w:val="ListParagraph"/>
              <w:numPr>
                <w:ilvl w:val="0"/>
                <w:numId w:val="4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First trimester</w:t>
            </w:r>
          </w:p>
          <w:p w14:paraId="68614D1C" w14:textId="77777777" w:rsidR="00876389" w:rsidRPr="00D07DE5" w:rsidRDefault="00876389" w:rsidP="004D01B1">
            <w:pPr>
              <w:pStyle w:val="ListParagraph"/>
              <w:numPr>
                <w:ilvl w:val="0"/>
                <w:numId w:val="4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Last trimester</w:t>
            </w:r>
          </w:p>
          <w:p w14:paraId="77D820E2" w14:textId="77777777" w:rsidR="00876389" w:rsidRPr="00D07DE5" w:rsidRDefault="00876389" w:rsidP="004D01B1">
            <w:pPr>
              <w:pStyle w:val="ListParagraph"/>
              <w:numPr>
                <w:ilvl w:val="0"/>
                <w:numId w:val="4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During labor and delivery</w:t>
            </w:r>
          </w:p>
          <w:p w14:paraId="397265A7" w14:textId="77777777" w:rsidR="00876389" w:rsidRPr="00D07DE5" w:rsidRDefault="00876389" w:rsidP="004D01B1">
            <w:pPr>
              <w:pStyle w:val="ListParagraph"/>
              <w:numPr>
                <w:ilvl w:val="0"/>
                <w:numId w:val="4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 and C</w:t>
            </w:r>
          </w:p>
          <w:p w14:paraId="74B292B4" w14:textId="77777777" w:rsidR="00876389" w:rsidRPr="00D07DE5" w:rsidRDefault="00876389" w:rsidP="004D01B1">
            <w:pPr>
              <w:pStyle w:val="ListParagraph"/>
              <w:numPr>
                <w:ilvl w:val="0"/>
                <w:numId w:val="4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B and C</w:t>
            </w:r>
          </w:p>
          <w:p w14:paraId="01B2F7D5" w14:textId="77777777" w:rsidR="00876389" w:rsidRPr="00D07DE5" w:rsidRDefault="00876389" w:rsidP="004D01B1">
            <w:pPr>
              <w:pStyle w:val="ListParagraph"/>
              <w:numPr>
                <w:ilvl w:val="0"/>
                <w:numId w:val="4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ll of the above</w:t>
            </w:r>
          </w:p>
          <w:p w14:paraId="49DA6458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5A486620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19.1%</w:t>
            </w:r>
          </w:p>
        </w:tc>
        <w:tc>
          <w:tcPr>
            <w:tcW w:w="1980" w:type="dxa"/>
          </w:tcPr>
          <w:p w14:paraId="2682C885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41.4%</w:t>
            </w:r>
          </w:p>
        </w:tc>
        <w:tc>
          <w:tcPr>
            <w:tcW w:w="1440" w:type="dxa"/>
          </w:tcPr>
          <w:p w14:paraId="02536991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134</w:t>
            </w:r>
          </w:p>
        </w:tc>
      </w:tr>
      <w:tr w:rsidR="00876389" w:rsidRPr="006844C2" w14:paraId="10BE357C" w14:textId="77777777" w:rsidTr="004D01B1">
        <w:tc>
          <w:tcPr>
            <w:tcW w:w="5400" w:type="dxa"/>
          </w:tcPr>
          <w:p w14:paraId="50C8BDE7" w14:textId="77777777" w:rsidR="00876389" w:rsidRPr="00D07DE5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 xml:space="preserve"> </w:t>
            </w:r>
            <w:r w:rsidRPr="000D6C71">
              <w:rPr>
                <w:sz w:val="20"/>
                <w:szCs w:val="20"/>
              </w:rPr>
              <w:t>Wh</w:t>
            </w:r>
            <w:r>
              <w:rPr>
                <w:sz w:val="20"/>
                <w:szCs w:val="20"/>
              </w:rPr>
              <w:t>at variables are used in the Children’s Oncology Group</w:t>
            </w:r>
            <w:r w:rsidRPr="000D6C71">
              <w:rPr>
                <w:sz w:val="20"/>
                <w:szCs w:val="20"/>
              </w:rPr>
              <w:t xml:space="preserve"> Long-Term Follow-Up Guidelines to determin</w:t>
            </w:r>
            <w:r>
              <w:rPr>
                <w:sz w:val="20"/>
                <w:szCs w:val="20"/>
              </w:rPr>
              <w:t xml:space="preserve">e the frequency of echocardiographic </w:t>
            </w:r>
            <w:r w:rsidRPr="00D07DE5">
              <w:rPr>
                <w:sz w:val="20"/>
                <w:szCs w:val="20"/>
              </w:rPr>
              <w:t>surveillance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IdWRzb248L0F1dGhvcj48WWVhcj4yMDA3PC9ZZWFyPjxS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IdWRzb248L0F1dGhvcj48WWVhcj4yMDA3PC9ZZWFyPjxS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0, 11]</w:t>
            </w:r>
            <w:r>
              <w:rPr>
                <w:sz w:val="20"/>
                <w:szCs w:val="20"/>
              </w:rPr>
              <w:fldChar w:fldCharType="end"/>
            </w:r>
            <w:r w:rsidRPr="00D07DE5">
              <w:rPr>
                <w:sz w:val="20"/>
                <w:szCs w:val="20"/>
              </w:rPr>
              <w:t>?</w:t>
            </w:r>
          </w:p>
          <w:p w14:paraId="402A318B" w14:textId="77777777" w:rsidR="00876389" w:rsidRPr="00D07DE5" w:rsidRDefault="00876389" w:rsidP="004D01B1">
            <w:pPr>
              <w:pStyle w:val="ListParagraph"/>
              <w:numPr>
                <w:ilvl w:val="0"/>
                <w:numId w:val="3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Gender</w:t>
            </w:r>
          </w:p>
          <w:p w14:paraId="2DBB672E" w14:textId="77777777" w:rsidR="00876389" w:rsidRPr="00D07DE5" w:rsidRDefault="00876389" w:rsidP="004D01B1">
            <w:pPr>
              <w:pStyle w:val="ListParagraph"/>
              <w:numPr>
                <w:ilvl w:val="0"/>
                <w:numId w:val="3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ge at treatment</w:t>
            </w:r>
          </w:p>
          <w:p w14:paraId="097226B5" w14:textId="77777777" w:rsidR="00876389" w:rsidRPr="00D07DE5" w:rsidRDefault="00876389" w:rsidP="004D01B1">
            <w:pPr>
              <w:pStyle w:val="ListParagraph"/>
              <w:numPr>
                <w:ilvl w:val="0"/>
                <w:numId w:val="3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Current age</w:t>
            </w:r>
          </w:p>
          <w:p w14:paraId="7B439CCE" w14:textId="77777777" w:rsidR="00876389" w:rsidRPr="00D07DE5" w:rsidRDefault="00876389" w:rsidP="004D01B1">
            <w:pPr>
              <w:pStyle w:val="ListParagraph"/>
              <w:numPr>
                <w:ilvl w:val="0"/>
                <w:numId w:val="3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Radiation dose</w:t>
            </w:r>
          </w:p>
          <w:p w14:paraId="6BE38DBC" w14:textId="77777777" w:rsidR="00876389" w:rsidRPr="00D07DE5" w:rsidRDefault="00876389" w:rsidP="004D01B1">
            <w:pPr>
              <w:pStyle w:val="ListParagraph"/>
              <w:numPr>
                <w:ilvl w:val="0"/>
                <w:numId w:val="3"/>
              </w:numPr>
              <w:rPr>
                <w:sz w:val="20"/>
                <w:szCs w:val="20"/>
              </w:rPr>
            </w:pPr>
            <w:proofErr w:type="spellStart"/>
            <w:r w:rsidRPr="00D07DE5">
              <w:rPr>
                <w:sz w:val="20"/>
                <w:szCs w:val="20"/>
              </w:rPr>
              <w:t>Anthracycline</w:t>
            </w:r>
            <w:proofErr w:type="spellEnd"/>
            <w:r w:rsidRPr="00D07DE5">
              <w:rPr>
                <w:sz w:val="20"/>
                <w:szCs w:val="20"/>
              </w:rPr>
              <w:t xml:space="preserve"> dose</w:t>
            </w:r>
          </w:p>
          <w:p w14:paraId="13C14BBA" w14:textId="77777777" w:rsidR="00876389" w:rsidRPr="00D07DE5" w:rsidRDefault="00876389" w:rsidP="004D01B1">
            <w:pPr>
              <w:pStyle w:val="ListParagraph"/>
              <w:numPr>
                <w:ilvl w:val="0"/>
                <w:numId w:val="3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Previous echocardiogram showing dysfunction</w:t>
            </w:r>
          </w:p>
          <w:p w14:paraId="7982DDBB" w14:textId="77777777" w:rsidR="00876389" w:rsidRPr="00D07DE5" w:rsidRDefault="00876389" w:rsidP="004D01B1">
            <w:pPr>
              <w:pStyle w:val="ListParagraph"/>
              <w:numPr>
                <w:ilvl w:val="0"/>
                <w:numId w:val="3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D and E</w:t>
            </w:r>
          </w:p>
          <w:p w14:paraId="2C8153DC" w14:textId="77777777" w:rsidR="00876389" w:rsidRPr="00D07DE5" w:rsidRDefault="00876389" w:rsidP="004D01B1">
            <w:pPr>
              <w:pStyle w:val="ListParagraph"/>
              <w:numPr>
                <w:ilvl w:val="0"/>
                <w:numId w:val="3"/>
              </w:numPr>
              <w:rPr>
                <w:sz w:val="20"/>
                <w:szCs w:val="20"/>
              </w:rPr>
            </w:pPr>
            <w:proofErr w:type="gramStart"/>
            <w:r w:rsidRPr="00D07DE5">
              <w:rPr>
                <w:sz w:val="20"/>
                <w:szCs w:val="20"/>
              </w:rPr>
              <w:t>C ,</w:t>
            </w:r>
            <w:proofErr w:type="gramEnd"/>
            <w:r w:rsidRPr="00D07DE5">
              <w:rPr>
                <w:sz w:val="20"/>
                <w:szCs w:val="20"/>
              </w:rPr>
              <w:t xml:space="preserve"> D and E</w:t>
            </w:r>
          </w:p>
          <w:p w14:paraId="787ADB63" w14:textId="77777777" w:rsidR="00876389" w:rsidRPr="00D07DE5" w:rsidRDefault="00876389" w:rsidP="004D01B1">
            <w:pPr>
              <w:pStyle w:val="ListParagraph"/>
              <w:numPr>
                <w:ilvl w:val="0"/>
                <w:numId w:val="3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B, D, E and F</w:t>
            </w:r>
          </w:p>
          <w:p w14:paraId="1C3F5536" w14:textId="77777777" w:rsidR="00876389" w:rsidRPr="000D6C71" w:rsidRDefault="00876389" w:rsidP="004D01B1">
            <w:pPr>
              <w:pStyle w:val="ListParagraph"/>
              <w:numPr>
                <w:ilvl w:val="0"/>
                <w:numId w:val="3"/>
              </w:numPr>
              <w:rPr>
                <w:color w:val="FF0000"/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ll of the above</w:t>
            </w:r>
          </w:p>
          <w:p w14:paraId="44B4AFFD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62D05FAA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45.2%</w:t>
            </w:r>
          </w:p>
        </w:tc>
        <w:tc>
          <w:tcPr>
            <w:tcW w:w="1980" w:type="dxa"/>
          </w:tcPr>
          <w:p w14:paraId="6EF2E608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56.7%</w:t>
            </w:r>
          </w:p>
        </w:tc>
        <w:tc>
          <w:tcPr>
            <w:tcW w:w="1440" w:type="dxa"/>
          </w:tcPr>
          <w:p w14:paraId="776FA29C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405</w:t>
            </w:r>
          </w:p>
        </w:tc>
      </w:tr>
      <w:tr w:rsidR="00876389" w:rsidRPr="006844C2" w14:paraId="10F65C98" w14:textId="77777777" w:rsidTr="004D01B1">
        <w:tc>
          <w:tcPr>
            <w:tcW w:w="5400" w:type="dxa"/>
            <w:tcBorders>
              <w:bottom w:val="single" w:sz="4" w:space="0" w:color="auto"/>
            </w:tcBorders>
          </w:tcPr>
          <w:p w14:paraId="6C167E6E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There is a web-based risk assessment tool that will calculate the risk for developing congestive heart failure by age 40 in survivors based on their demographics and cancer </w:t>
            </w:r>
            <w:r w:rsidRPr="00D07DE5">
              <w:rPr>
                <w:sz w:val="20"/>
                <w:szCs w:val="20"/>
              </w:rPr>
              <w:t>treatment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how&lt;/Author&gt;&lt;Year&gt;2015&lt;/Year&gt;&lt;RecNum&gt;98&lt;/RecNum&gt;&lt;DisplayText&gt;[12]&lt;/DisplayText&gt;&lt;record&gt;&lt;rec-number&gt;98&lt;/rec-number&gt;&lt;foreign-keys&gt;&lt;key app="EN" db-id="0szvswddtsrz0neaertvd2sl5z20p2z2pr0a" timestamp="1472664470"&gt;98&lt;/key&gt;&lt;/foreign-keys&gt;&lt;ref-type name="Journal Article"&gt;17&lt;/ref-type&gt;&lt;contributors&gt;&lt;authors&gt;&lt;author&gt;Chow, Eric J.&lt;/author&gt;&lt;author&gt;Chen, Yan&lt;/author&gt;&lt;author&gt;Kremer, Leontien C.&lt;/author&gt;&lt;author&gt;Breslow, Norman E.&lt;/author&gt;&lt;author&gt;Hudson, Melissa M.&lt;/author&gt;&lt;author&gt;Armstrong, Gregory T.&lt;/author&gt;&lt;author&gt;Border, William L.&lt;/author&gt;&lt;author&gt;Feijen, Elizabeth A. M.&lt;/author&gt;&lt;author&gt;Green, Daniel M.&lt;/author&gt;&lt;author&gt;Meacham, Lillian R.&lt;/author&gt;&lt;author&gt;Meeske, Kathleen A.&lt;/author&gt;&lt;author&gt;Mulrooney, Daniel A.&lt;/author&gt;&lt;author&gt;Ness, Kirsten K.&lt;/author&gt;&lt;author&gt;Oeffinger, Kevin C.&lt;/author&gt;&lt;author&gt;Sklar, Charles A.&lt;/author&gt;&lt;author&gt;Stovall, Marilyn&lt;/author&gt;&lt;/authors&gt;&lt;/contributors&gt;&lt;titles&gt;&lt;title&gt;Individual Prediction of Heart Failure Among Childhood Cancer Survivors&lt;/title&gt;&lt;secondary-title&gt;Journal of Clinical Oncology&lt;/secondary-title&gt;&lt;/titles&gt;&lt;periodical&gt;&lt;full-title&gt;Journal Of Clinical Oncology&lt;/full-title&gt;&lt;/periodical&gt;&lt;pages&gt;394-402&lt;/pages&gt;&lt;volume&gt;33&lt;/volume&gt;&lt;number&gt;5&lt;/number&gt;&lt;dates&gt;&lt;year&gt;2015&lt;/year&gt;&lt;/dates&gt;&lt;urls&gt;&lt;pdf-urls&gt;&lt;url&gt;file:///Users/kirstenrose-felker/Downloads/JCO-2015-Chow-394-402.pdf&lt;/url&gt;&lt;/pdf-urls&gt;&lt;/urls&gt;&lt;electronic-resource-num&gt;10.1200/JCO.2014.56.1373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2]</w:t>
            </w:r>
            <w:r>
              <w:rPr>
                <w:sz w:val="20"/>
                <w:szCs w:val="20"/>
              </w:rPr>
              <w:fldChar w:fldCharType="end"/>
            </w:r>
            <w:r w:rsidRPr="00D07DE5">
              <w:rPr>
                <w:sz w:val="20"/>
                <w:szCs w:val="20"/>
              </w:rPr>
              <w:t>.</w:t>
            </w:r>
          </w:p>
          <w:p w14:paraId="35FD3E7E" w14:textId="77777777" w:rsidR="00876389" w:rsidRPr="00D07DE5" w:rsidRDefault="00876389" w:rsidP="004D01B1">
            <w:pPr>
              <w:pStyle w:val="ListParagraph"/>
              <w:numPr>
                <w:ilvl w:val="0"/>
                <w:numId w:val="17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True</w:t>
            </w:r>
          </w:p>
          <w:p w14:paraId="4F533D6A" w14:textId="77777777" w:rsidR="00876389" w:rsidRPr="000D6C71" w:rsidRDefault="00876389" w:rsidP="004D01B1">
            <w:pPr>
              <w:pStyle w:val="ListParagraph"/>
              <w:numPr>
                <w:ilvl w:val="0"/>
                <w:numId w:val="17"/>
              </w:numPr>
              <w:rPr>
                <w:color w:val="FF0000"/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False</w:t>
            </w:r>
          </w:p>
          <w:p w14:paraId="4767FCF3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7B5FD043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85.4%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25C5A050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100.0%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29A3EE36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025</w:t>
            </w:r>
          </w:p>
        </w:tc>
      </w:tr>
      <w:tr w:rsidR="00876389" w:rsidRPr="006844C2" w14:paraId="0A0DC2E4" w14:textId="77777777" w:rsidTr="004D01B1">
        <w:trPr>
          <w:trHeight w:val="325"/>
        </w:trPr>
        <w:tc>
          <w:tcPr>
            <w:tcW w:w="5400" w:type="dxa"/>
            <w:shd w:val="clear" w:color="auto" w:fill="B3B3B3"/>
            <w:vAlign w:val="center"/>
          </w:tcPr>
          <w:p w14:paraId="564AF7ED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b/>
                <w:sz w:val="20"/>
                <w:szCs w:val="20"/>
              </w:rPr>
              <w:t>Cardiac-specific Considera</w:t>
            </w:r>
            <w:r w:rsidRPr="00D07DE5">
              <w:rPr>
                <w:b/>
                <w:sz w:val="20"/>
                <w:szCs w:val="20"/>
              </w:rPr>
              <w:t>tions (6 questions)</w:t>
            </w:r>
          </w:p>
        </w:tc>
        <w:tc>
          <w:tcPr>
            <w:tcW w:w="2160" w:type="dxa"/>
            <w:shd w:val="clear" w:color="auto" w:fill="B3B3B3"/>
            <w:vAlign w:val="center"/>
          </w:tcPr>
          <w:p w14:paraId="15162E98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88.1% </w:t>
            </w:r>
            <w:r w:rsidRPr="00D07DE5">
              <w:rPr>
                <w:sz w:val="20"/>
                <w:szCs w:val="20"/>
                <w:u w:val="single"/>
              </w:rPr>
              <w:t>+</w:t>
            </w:r>
            <w:r w:rsidRPr="00D07DE5">
              <w:rPr>
                <w:sz w:val="20"/>
                <w:szCs w:val="20"/>
              </w:rPr>
              <w:t xml:space="preserve"> 16.0%</w:t>
            </w:r>
          </w:p>
        </w:tc>
        <w:tc>
          <w:tcPr>
            <w:tcW w:w="1980" w:type="dxa"/>
            <w:shd w:val="clear" w:color="auto" w:fill="B3B3B3"/>
            <w:vAlign w:val="center"/>
          </w:tcPr>
          <w:p w14:paraId="0F063B7D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 xml:space="preserve">91.3% </w:t>
            </w:r>
            <w:r w:rsidRPr="00D07DE5">
              <w:rPr>
                <w:sz w:val="20"/>
                <w:szCs w:val="20"/>
                <w:u w:val="single"/>
              </w:rPr>
              <w:t>+</w:t>
            </w:r>
            <w:r w:rsidRPr="00D07DE5">
              <w:rPr>
                <w:sz w:val="20"/>
                <w:szCs w:val="20"/>
              </w:rPr>
              <w:t xml:space="preserve"> 15.5%</w:t>
            </w:r>
          </w:p>
        </w:tc>
        <w:tc>
          <w:tcPr>
            <w:tcW w:w="1440" w:type="dxa"/>
            <w:shd w:val="clear" w:color="auto" w:fill="B3B3B3"/>
            <w:vAlign w:val="center"/>
          </w:tcPr>
          <w:p w14:paraId="7D24DBB6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255</w:t>
            </w:r>
          </w:p>
        </w:tc>
      </w:tr>
      <w:tr w:rsidR="00876389" w:rsidRPr="006844C2" w14:paraId="1FAB27C2" w14:textId="77777777" w:rsidTr="004D01B1">
        <w:trPr>
          <w:trHeight w:val="323"/>
        </w:trPr>
        <w:tc>
          <w:tcPr>
            <w:tcW w:w="5400" w:type="dxa"/>
          </w:tcPr>
          <w:p w14:paraId="4CFA5C59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Which of the following cardiac conditions are late effects of cancer treatment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Year&gt;2013&lt;/Year&gt;&lt;RecNum&gt;1&lt;/RecNum&gt;&lt;DisplayText&gt;[4]&lt;/DisplayText&gt;&lt;record&gt;&lt;rec-number&gt;1&lt;/rec-number&gt;&lt;foreign-keys&gt;&lt;key app="EN" db-id="xvetz9prrrwzaaesz0ppdpw1vx5rrz2dw0r2" timestamp="1530097708"&gt;1&lt;/key&gt;&lt;/foreign-keys&gt;&lt;ref-type name="Web Page"&gt;12&lt;/ref-type&gt;&lt;contributors&gt;&lt;/contributors&gt;&lt;titles&gt;&lt;title&gt;Children&amp;apos;s Oncology Group Long-Term Follow-Up Guidelines for Survivors of Childhood, Adolescent and Young Adult Cancer&lt;/title&gt;&lt;/titles&gt;&lt;dates&gt;&lt;year&gt;2013&lt;/year&gt;&lt;/dates&gt;&lt;urls&gt;&lt;related-urls&gt;&lt;url&gt;http://www.survivorshipguidelines.org/pdf/LTFUGuidelines_40.pdf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4]</w:t>
            </w:r>
            <w:r>
              <w:rPr>
                <w:sz w:val="20"/>
                <w:szCs w:val="20"/>
              </w:rPr>
              <w:fldChar w:fldCharType="end"/>
            </w:r>
            <w:r w:rsidRPr="000D6C71">
              <w:rPr>
                <w:sz w:val="20"/>
                <w:szCs w:val="20"/>
              </w:rPr>
              <w:t>?</w:t>
            </w:r>
          </w:p>
          <w:p w14:paraId="3BB5B306" w14:textId="77777777" w:rsidR="00876389" w:rsidRPr="00D07DE5" w:rsidRDefault="00876389" w:rsidP="004D01B1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Cardiomyopathy/Congestive heart failure</w:t>
            </w:r>
          </w:p>
          <w:p w14:paraId="44A1CE36" w14:textId="77777777" w:rsidR="00876389" w:rsidRPr="00D07DE5" w:rsidRDefault="00876389" w:rsidP="004D01B1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Pericardial fibrosis</w:t>
            </w:r>
          </w:p>
          <w:p w14:paraId="0E70D014" w14:textId="77777777" w:rsidR="00876389" w:rsidRPr="00D07DE5" w:rsidRDefault="00876389" w:rsidP="004D01B1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20"/>
              </w:rPr>
            </w:pPr>
            <w:proofErr w:type="spellStart"/>
            <w:r w:rsidRPr="00D07DE5">
              <w:rPr>
                <w:sz w:val="20"/>
                <w:szCs w:val="20"/>
              </w:rPr>
              <w:t>Valvular</w:t>
            </w:r>
            <w:proofErr w:type="spellEnd"/>
            <w:r w:rsidRPr="00D07DE5">
              <w:rPr>
                <w:sz w:val="20"/>
                <w:szCs w:val="20"/>
              </w:rPr>
              <w:t xml:space="preserve"> disease</w:t>
            </w:r>
          </w:p>
          <w:p w14:paraId="18EB364E" w14:textId="77777777" w:rsidR="00876389" w:rsidRPr="00D07DE5" w:rsidRDefault="00876389" w:rsidP="004D01B1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therosclerotic heart disease</w:t>
            </w:r>
          </w:p>
          <w:p w14:paraId="128F1A2B" w14:textId="77777777" w:rsidR="00876389" w:rsidRPr="00D07DE5" w:rsidRDefault="00876389" w:rsidP="004D01B1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Arrhythmias</w:t>
            </w:r>
          </w:p>
          <w:p w14:paraId="16EB9035" w14:textId="77777777" w:rsidR="00876389" w:rsidRPr="00D07DE5" w:rsidRDefault="00876389" w:rsidP="004D01B1">
            <w:pPr>
              <w:pStyle w:val="ListParagraph"/>
              <w:numPr>
                <w:ilvl w:val="0"/>
                <w:numId w:val="1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All of the above</w:t>
            </w:r>
          </w:p>
          <w:p w14:paraId="6607F7A6" w14:textId="77777777" w:rsidR="00876389" w:rsidRPr="000D6C71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5AB4968F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61.9%</w:t>
            </w:r>
          </w:p>
        </w:tc>
        <w:tc>
          <w:tcPr>
            <w:tcW w:w="1980" w:type="dxa"/>
          </w:tcPr>
          <w:p w14:paraId="5D00E46F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80.0%</w:t>
            </w:r>
          </w:p>
        </w:tc>
        <w:tc>
          <w:tcPr>
            <w:tcW w:w="1440" w:type="dxa"/>
          </w:tcPr>
          <w:p w14:paraId="0648532A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070</w:t>
            </w:r>
          </w:p>
        </w:tc>
      </w:tr>
      <w:tr w:rsidR="00876389" w:rsidRPr="006844C2" w14:paraId="19B5FEAA" w14:textId="77777777" w:rsidTr="004D01B1">
        <w:trPr>
          <w:trHeight w:val="323"/>
        </w:trPr>
        <w:tc>
          <w:tcPr>
            <w:tcW w:w="5400" w:type="dxa"/>
          </w:tcPr>
          <w:p w14:paraId="04210B7B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Cancer survivors at high risk for cardiomyopathy with normal systolic function have been shown to have important differences in other measures that sep</w:t>
            </w:r>
            <w:r w:rsidRPr="00D07DE5">
              <w:rPr>
                <w:sz w:val="20"/>
                <w:szCs w:val="20"/>
              </w:rPr>
              <w:t>arate them from low risk patients. These include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QbGFuYTwvQXV0aG9yPjxZZWFyPjIwMTQ8L1llYXI+PFJl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QbGFuYTwvQXV0aG9yPjxZZWFyPjIwMTQ8L1llYXI+PFJl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3]</w:t>
            </w:r>
            <w:r>
              <w:rPr>
                <w:sz w:val="20"/>
                <w:szCs w:val="20"/>
              </w:rPr>
              <w:fldChar w:fldCharType="end"/>
            </w:r>
            <w:r w:rsidRPr="00D07DE5">
              <w:rPr>
                <w:sz w:val="20"/>
                <w:szCs w:val="20"/>
              </w:rPr>
              <w:t>:</w:t>
            </w:r>
          </w:p>
          <w:p w14:paraId="02C22489" w14:textId="77777777" w:rsidR="00876389" w:rsidRPr="00D07DE5" w:rsidRDefault="00876389" w:rsidP="004D01B1">
            <w:pPr>
              <w:pStyle w:val="ListParagraph"/>
              <w:numPr>
                <w:ilvl w:val="0"/>
                <w:numId w:val="8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End Systolic Wall Stress (ESWS)</w:t>
            </w:r>
          </w:p>
          <w:p w14:paraId="6D004DBF" w14:textId="77777777" w:rsidR="00876389" w:rsidRPr="00D07DE5" w:rsidRDefault="00876389" w:rsidP="004D01B1">
            <w:pPr>
              <w:pStyle w:val="ListParagraph"/>
              <w:numPr>
                <w:ilvl w:val="0"/>
                <w:numId w:val="8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LVEDD</w:t>
            </w:r>
          </w:p>
          <w:p w14:paraId="3FB37826" w14:textId="77777777" w:rsidR="00876389" w:rsidRPr="00D07DE5" w:rsidRDefault="00876389" w:rsidP="004D01B1">
            <w:pPr>
              <w:pStyle w:val="ListParagraph"/>
              <w:numPr>
                <w:ilvl w:val="0"/>
                <w:numId w:val="8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LV mass</w:t>
            </w:r>
          </w:p>
          <w:p w14:paraId="6315199A" w14:textId="77777777" w:rsidR="00876389" w:rsidRPr="00D07DE5" w:rsidRDefault="00876389" w:rsidP="004D01B1">
            <w:pPr>
              <w:pStyle w:val="ListParagraph"/>
              <w:numPr>
                <w:ilvl w:val="0"/>
                <w:numId w:val="8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 xml:space="preserve">Tissue </w:t>
            </w:r>
            <w:proofErr w:type="spellStart"/>
            <w:r w:rsidRPr="00D07DE5">
              <w:rPr>
                <w:sz w:val="20"/>
                <w:szCs w:val="20"/>
              </w:rPr>
              <w:t>doppler</w:t>
            </w:r>
            <w:proofErr w:type="spellEnd"/>
          </w:p>
          <w:p w14:paraId="3B8413F2" w14:textId="77777777" w:rsidR="00876389" w:rsidRPr="00D07DE5" w:rsidRDefault="00876389" w:rsidP="004D01B1">
            <w:pPr>
              <w:pStyle w:val="ListParagraph"/>
              <w:numPr>
                <w:ilvl w:val="0"/>
                <w:numId w:val="8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All of the above</w:t>
            </w:r>
          </w:p>
          <w:p w14:paraId="54FDED13" w14:textId="77777777" w:rsidR="00876389" w:rsidRPr="000D6C71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2C7CDAA7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 xml:space="preserve">75.6% </w:t>
            </w:r>
          </w:p>
        </w:tc>
        <w:tc>
          <w:tcPr>
            <w:tcW w:w="1980" w:type="dxa"/>
          </w:tcPr>
          <w:p w14:paraId="4CDD0FF5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82.8%</w:t>
            </w:r>
          </w:p>
        </w:tc>
        <w:tc>
          <w:tcPr>
            <w:tcW w:w="1440" w:type="dxa"/>
          </w:tcPr>
          <w:p w14:paraId="57BA1B4B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405</w:t>
            </w:r>
          </w:p>
        </w:tc>
      </w:tr>
      <w:tr w:rsidR="00876389" w:rsidRPr="006844C2" w14:paraId="6D8F42CC" w14:textId="77777777" w:rsidTr="004D01B1">
        <w:trPr>
          <w:trHeight w:val="323"/>
        </w:trPr>
        <w:tc>
          <w:tcPr>
            <w:tcW w:w="5400" w:type="dxa"/>
          </w:tcPr>
          <w:p w14:paraId="75F7813E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 xml:space="preserve">In literature regarding cardiac surveillance of cancer survivors, the following serum biomarkers are </w:t>
            </w:r>
            <w:r w:rsidRPr="00D07DE5">
              <w:rPr>
                <w:sz w:val="20"/>
                <w:szCs w:val="20"/>
              </w:rPr>
              <w:t xml:space="preserve">elevated even </w:t>
            </w:r>
            <w:r>
              <w:rPr>
                <w:sz w:val="20"/>
                <w:szCs w:val="20"/>
              </w:rPr>
              <w:t>in the absence of significant left ventricular</w:t>
            </w:r>
            <w:r w:rsidRPr="00D07DE5">
              <w:rPr>
                <w:sz w:val="20"/>
                <w:szCs w:val="20"/>
              </w:rPr>
              <w:t xml:space="preserve"> dysfunction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BZ2dhcndhbDwvQXV0aG9yPjxZZWFyPjIwMDc8L1llYXI+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BZ2dhcndhbDwvQXV0aG9yPjxZZWFyPjIwMDc8L1llYXI+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4-16]</w:t>
            </w:r>
            <w:r>
              <w:rPr>
                <w:sz w:val="20"/>
                <w:szCs w:val="20"/>
              </w:rPr>
              <w:fldChar w:fldCharType="end"/>
            </w:r>
            <w:r w:rsidRPr="00D07DE5">
              <w:rPr>
                <w:sz w:val="20"/>
                <w:szCs w:val="20"/>
              </w:rPr>
              <w:t>:</w:t>
            </w:r>
          </w:p>
          <w:p w14:paraId="33261E49" w14:textId="77777777" w:rsidR="00876389" w:rsidRPr="00D07DE5" w:rsidRDefault="00876389" w:rsidP="004D01B1">
            <w:pPr>
              <w:pStyle w:val="ListParagraph"/>
              <w:numPr>
                <w:ilvl w:val="0"/>
                <w:numId w:val="7"/>
              </w:numPr>
              <w:ind w:left="720"/>
              <w:rPr>
                <w:sz w:val="20"/>
                <w:szCs w:val="20"/>
              </w:rPr>
            </w:pPr>
            <w:proofErr w:type="spellStart"/>
            <w:r w:rsidRPr="00D07DE5">
              <w:rPr>
                <w:sz w:val="20"/>
                <w:szCs w:val="20"/>
              </w:rPr>
              <w:t>Galectin</w:t>
            </w:r>
            <w:proofErr w:type="spellEnd"/>
            <w:r w:rsidRPr="00D07DE5">
              <w:rPr>
                <w:sz w:val="20"/>
                <w:szCs w:val="20"/>
              </w:rPr>
              <w:t xml:space="preserve"> 3</w:t>
            </w:r>
          </w:p>
          <w:p w14:paraId="5864AC9C" w14:textId="77777777" w:rsidR="00876389" w:rsidRPr="00D07DE5" w:rsidRDefault="00876389" w:rsidP="004D01B1">
            <w:pPr>
              <w:pStyle w:val="ListParagraph"/>
              <w:numPr>
                <w:ilvl w:val="0"/>
                <w:numId w:val="7"/>
              </w:numPr>
              <w:ind w:left="720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Protein ST2</w:t>
            </w:r>
          </w:p>
          <w:p w14:paraId="293ED190" w14:textId="77777777" w:rsidR="00876389" w:rsidRPr="00D07DE5" w:rsidRDefault="00876389" w:rsidP="004D01B1">
            <w:pPr>
              <w:pStyle w:val="ListParagraph"/>
              <w:numPr>
                <w:ilvl w:val="0"/>
                <w:numId w:val="7"/>
              </w:numPr>
              <w:ind w:left="720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Troponin</w:t>
            </w:r>
          </w:p>
          <w:p w14:paraId="69FA4293" w14:textId="77777777" w:rsidR="00876389" w:rsidRPr="00D07DE5" w:rsidRDefault="00876389" w:rsidP="004D01B1">
            <w:pPr>
              <w:pStyle w:val="ListParagraph"/>
              <w:numPr>
                <w:ilvl w:val="0"/>
                <w:numId w:val="7"/>
              </w:numPr>
              <w:ind w:left="720"/>
              <w:rPr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NT-</w:t>
            </w:r>
            <w:proofErr w:type="spellStart"/>
            <w:r w:rsidRPr="00D07DE5">
              <w:rPr>
                <w:b/>
                <w:sz w:val="20"/>
                <w:szCs w:val="20"/>
              </w:rPr>
              <w:t>proBNP</w:t>
            </w:r>
            <w:proofErr w:type="spellEnd"/>
          </w:p>
          <w:p w14:paraId="40D8E342" w14:textId="77777777" w:rsidR="00876389" w:rsidRPr="000D6C71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5B933D5B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82.5%</w:t>
            </w:r>
          </w:p>
        </w:tc>
        <w:tc>
          <w:tcPr>
            <w:tcW w:w="1980" w:type="dxa"/>
          </w:tcPr>
          <w:p w14:paraId="3AA5B8DB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88.9%</w:t>
            </w:r>
          </w:p>
        </w:tc>
        <w:tc>
          <w:tcPr>
            <w:tcW w:w="1440" w:type="dxa"/>
          </w:tcPr>
          <w:p w14:paraId="02B17983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706</w:t>
            </w:r>
          </w:p>
        </w:tc>
      </w:tr>
      <w:tr w:rsidR="00876389" w:rsidRPr="006844C2" w14:paraId="7680BCE1" w14:textId="77777777" w:rsidTr="004D01B1">
        <w:trPr>
          <w:trHeight w:val="323"/>
        </w:trPr>
        <w:tc>
          <w:tcPr>
            <w:tcW w:w="5400" w:type="dxa"/>
          </w:tcPr>
          <w:p w14:paraId="2C026C65" w14:textId="77777777" w:rsidR="00876389" w:rsidRPr="0030321E" w:rsidRDefault="00876389" w:rsidP="004D01B1">
            <w:pPr>
              <w:rPr>
                <w:sz w:val="20"/>
              </w:rPr>
            </w:pPr>
            <w:proofErr w:type="gramStart"/>
            <w:r w:rsidRPr="0030321E">
              <w:rPr>
                <w:sz w:val="20"/>
              </w:rPr>
              <w:t>High risk</w:t>
            </w:r>
            <w:proofErr w:type="gramEnd"/>
            <w:r w:rsidRPr="0030321E">
              <w:rPr>
                <w:sz w:val="20"/>
              </w:rPr>
              <w:t xml:space="preserve"> individuals should have aerobic exercise limitations in the absence of cardiomyopathy to prevent changes in wall thickness</w:t>
            </w:r>
            <w:r>
              <w:rPr>
                <w:sz w:val="20"/>
              </w:rPr>
              <w:fldChar w:fldCharType="begin">
                <w:fldData xml:space="preserve">PEVuZE5vdGU+PENpdGU+PEF1dGhvcj5NaWxsZXI8L0F1dGhvcj48WWVhcj4yMDEzPC9ZZWFyPjxS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NaWxsZXI8L0F1dGhvcj48WWVhcj4yMDEzPC9ZZWFyPjxS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17, 18]</w:t>
            </w:r>
            <w:r>
              <w:rPr>
                <w:sz w:val="20"/>
              </w:rPr>
              <w:fldChar w:fldCharType="end"/>
            </w:r>
            <w:r w:rsidRPr="0030321E">
              <w:rPr>
                <w:sz w:val="20"/>
              </w:rPr>
              <w:t>.</w:t>
            </w:r>
          </w:p>
          <w:p w14:paraId="740538D4" w14:textId="77777777" w:rsidR="00876389" w:rsidRPr="0030321E" w:rsidRDefault="00876389" w:rsidP="004D01B1">
            <w:pPr>
              <w:pStyle w:val="ListParagraph"/>
              <w:numPr>
                <w:ilvl w:val="0"/>
                <w:numId w:val="20"/>
              </w:numPr>
              <w:rPr>
                <w:sz w:val="20"/>
              </w:rPr>
            </w:pPr>
            <w:r w:rsidRPr="0030321E">
              <w:rPr>
                <w:sz w:val="20"/>
              </w:rPr>
              <w:t>True</w:t>
            </w:r>
          </w:p>
          <w:p w14:paraId="07620A91" w14:textId="77777777" w:rsidR="00876389" w:rsidRPr="0030321E" w:rsidRDefault="00876389" w:rsidP="004D01B1">
            <w:pPr>
              <w:pStyle w:val="ListParagraph"/>
              <w:numPr>
                <w:ilvl w:val="0"/>
                <w:numId w:val="20"/>
              </w:numPr>
              <w:rPr>
                <w:sz w:val="20"/>
              </w:rPr>
            </w:pPr>
            <w:r w:rsidRPr="0030321E">
              <w:rPr>
                <w:b/>
                <w:sz w:val="20"/>
              </w:rPr>
              <w:t>False</w:t>
            </w:r>
          </w:p>
          <w:p w14:paraId="573BFF5E" w14:textId="77777777" w:rsidR="00876389" w:rsidRPr="000D6C71" w:rsidRDefault="00876389" w:rsidP="004D01B1">
            <w:pPr>
              <w:pStyle w:val="ListParagraph"/>
              <w:ind w:left="0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33C096CF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83.3%</w:t>
            </w:r>
          </w:p>
        </w:tc>
        <w:tc>
          <w:tcPr>
            <w:tcW w:w="1980" w:type="dxa"/>
          </w:tcPr>
          <w:p w14:paraId="7E665EFC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85.7%</w:t>
            </w:r>
          </w:p>
        </w:tc>
        <w:tc>
          <w:tcPr>
            <w:tcW w:w="1440" w:type="dxa"/>
          </w:tcPr>
          <w:p w14:paraId="3856D6F1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414</w:t>
            </w:r>
          </w:p>
        </w:tc>
      </w:tr>
      <w:tr w:rsidR="00876389" w:rsidRPr="006844C2" w14:paraId="34407C68" w14:textId="77777777" w:rsidTr="004D01B1">
        <w:trPr>
          <w:trHeight w:val="277"/>
        </w:trPr>
        <w:tc>
          <w:tcPr>
            <w:tcW w:w="5400" w:type="dxa"/>
          </w:tcPr>
          <w:p w14:paraId="43DB0211" w14:textId="77777777" w:rsidR="00876389" w:rsidRPr="00D07DE5" w:rsidRDefault="00876389" w:rsidP="004D01B1">
            <w:pPr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In long-term survivors of childhood cancer, a leading cause of morbidity and mortality – after cancer recurrence and secondary malignancies – is cardiovascular-related disease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Bcm1zdHJvbmc8L0F1dGhvcj48WWVhcj4yMDE2PC9ZZWFy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Bcm1zdHJvbmc8L0F1dGhvcj48WWVhcj4yMDE2PC9ZZWFy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9, 20]</w:t>
            </w:r>
            <w:r>
              <w:rPr>
                <w:sz w:val="20"/>
                <w:szCs w:val="20"/>
              </w:rPr>
              <w:fldChar w:fldCharType="end"/>
            </w:r>
            <w:r w:rsidRPr="000D6C71">
              <w:rPr>
                <w:sz w:val="20"/>
                <w:szCs w:val="20"/>
              </w:rPr>
              <w:t xml:space="preserve">. </w:t>
            </w:r>
          </w:p>
          <w:p w14:paraId="43EB299B" w14:textId="77777777" w:rsidR="00876389" w:rsidRPr="00D07DE5" w:rsidRDefault="00876389" w:rsidP="004D01B1">
            <w:pPr>
              <w:pStyle w:val="ListParagraph"/>
              <w:numPr>
                <w:ilvl w:val="0"/>
                <w:numId w:val="9"/>
              </w:numPr>
              <w:rPr>
                <w:b/>
                <w:sz w:val="20"/>
                <w:szCs w:val="20"/>
              </w:rPr>
            </w:pPr>
            <w:r w:rsidRPr="00D07DE5">
              <w:rPr>
                <w:b/>
                <w:sz w:val="20"/>
                <w:szCs w:val="20"/>
              </w:rPr>
              <w:t>True</w:t>
            </w:r>
          </w:p>
          <w:p w14:paraId="2FA7FA93" w14:textId="77777777" w:rsidR="00876389" w:rsidRPr="00D07DE5" w:rsidRDefault="00876389" w:rsidP="004D01B1">
            <w:pPr>
              <w:pStyle w:val="ListParagraph"/>
              <w:numPr>
                <w:ilvl w:val="0"/>
                <w:numId w:val="9"/>
              </w:numPr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False</w:t>
            </w:r>
          </w:p>
          <w:p w14:paraId="5A449605" w14:textId="77777777" w:rsidR="00876389" w:rsidRPr="000D6C71" w:rsidRDefault="00876389" w:rsidP="004D01B1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143C15A3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97.6%</w:t>
            </w:r>
          </w:p>
        </w:tc>
        <w:tc>
          <w:tcPr>
            <w:tcW w:w="1980" w:type="dxa"/>
          </w:tcPr>
          <w:p w14:paraId="6016BD31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100.0%</w:t>
            </w:r>
          </w:p>
        </w:tc>
        <w:tc>
          <w:tcPr>
            <w:tcW w:w="1440" w:type="dxa"/>
          </w:tcPr>
          <w:p w14:paraId="6364FCBB" w14:textId="77777777" w:rsidR="00876389" w:rsidRPr="00D07DE5" w:rsidRDefault="00876389" w:rsidP="004D01B1">
            <w:pPr>
              <w:jc w:val="center"/>
              <w:rPr>
                <w:sz w:val="20"/>
                <w:szCs w:val="20"/>
              </w:rPr>
            </w:pPr>
            <w:r w:rsidRPr="00D07DE5">
              <w:rPr>
                <w:sz w:val="20"/>
                <w:szCs w:val="20"/>
              </w:rPr>
              <w:t>0.326</w:t>
            </w:r>
          </w:p>
        </w:tc>
      </w:tr>
      <w:tr w:rsidR="00876389" w:rsidRPr="006844C2" w14:paraId="37E2E311" w14:textId="77777777" w:rsidTr="004D01B1">
        <w:trPr>
          <w:trHeight w:val="277"/>
        </w:trPr>
        <w:tc>
          <w:tcPr>
            <w:tcW w:w="5400" w:type="dxa"/>
          </w:tcPr>
          <w:p w14:paraId="28F17FE5" w14:textId="77777777" w:rsidR="00876389" w:rsidRPr="000D6C71" w:rsidRDefault="00876389" w:rsidP="004D01B1">
            <w:pPr>
              <w:rPr>
                <w:sz w:val="20"/>
              </w:rPr>
            </w:pPr>
            <w:r w:rsidRPr="000D6C71">
              <w:rPr>
                <w:sz w:val="20"/>
              </w:rPr>
              <w:t>Given the intense physical demands of varsity athletics, cancer survivors at risk for cardiac late effects should be evaluated by a cardiologist prior to sports participation</w:t>
            </w:r>
            <w:r>
              <w:rPr>
                <w:sz w:val="20"/>
              </w:rPr>
              <w:fldChar w:fldCharType="begin">
                <w:fldData xml:space="preserve">PEVuZE5vdGU+PENpdGU+PEF1dGhvcj5SeWVyc29uPC9BdXRob3I+PFllYXI+MjAxNTwvWWVhcj48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SeWVyc29uPC9BdXRob3I+PFllYXI+MjAxNTwvWWVhcj48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21, 22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>.</w:t>
            </w:r>
          </w:p>
          <w:p w14:paraId="53C42D10" w14:textId="77777777" w:rsidR="00876389" w:rsidRPr="000D6C71" w:rsidRDefault="00876389" w:rsidP="004D01B1">
            <w:pPr>
              <w:pStyle w:val="ListParagraph"/>
              <w:numPr>
                <w:ilvl w:val="0"/>
                <w:numId w:val="21"/>
              </w:numPr>
              <w:rPr>
                <w:b/>
                <w:sz w:val="20"/>
              </w:rPr>
            </w:pPr>
            <w:r w:rsidRPr="000D6C71">
              <w:rPr>
                <w:b/>
                <w:sz w:val="20"/>
              </w:rPr>
              <w:t>True</w:t>
            </w:r>
          </w:p>
          <w:p w14:paraId="2801937C" w14:textId="77777777" w:rsidR="00876389" w:rsidRPr="000D6C71" w:rsidRDefault="00876389" w:rsidP="004D01B1">
            <w:pPr>
              <w:pStyle w:val="ListParagraph"/>
              <w:numPr>
                <w:ilvl w:val="0"/>
                <w:numId w:val="21"/>
              </w:numPr>
              <w:rPr>
                <w:sz w:val="20"/>
              </w:rPr>
            </w:pPr>
            <w:r w:rsidRPr="000D6C71">
              <w:rPr>
                <w:sz w:val="20"/>
              </w:rPr>
              <w:t>False</w:t>
            </w:r>
          </w:p>
          <w:p w14:paraId="5F83B943" w14:textId="77777777" w:rsidR="00876389" w:rsidRPr="000D6C71" w:rsidRDefault="00876389" w:rsidP="004D01B1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5B67288A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100.0%</w:t>
            </w:r>
          </w:p>
        </w:tc>
        <w:tc>
          <w:tcPr>
            <w:tcW w:w="1980" w:type="dxa"/>
          </w:tcPr>
          <w:p w14:paraId="1F8B10E0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96.4%</w:t>
            </w:r>
          </w:p>
        </w:tc>
        <w:tc>
          <w:tcPr>
            <w:tcW w:w="1440" w:type="dxa"/>
          </w:tcPr>
          <w:p w14:paraId="35131394" w14:textId="77777777" w:rsidR="00876389" w:rsidRPr="000D6C71" w:rsidRDefault="00876389" w:rsidP="004D01B1">
            <w:pPr>
              <w:jc w:val="center"/>
              <w:rPr>
                <w:sz w:val="20"/>
                <w:szCs w:val="20"/>
              </w:rPr>
            </w:pPr>
            <w:r w:rsidRPr="000D6C71">
              <w:rPr>
                <w:sz w:val="20"/>
                <w:szCs w:val="20"/>
              </w:rPr>
              <w:t>0.317</w:t>
            </w:r>
          </w:p>
        </w:tc>
      </w:tr>
    </w:tbl>
    <w:p w14:paraId="46DAA9F3" w14:textId="29DDBD67" w:rsidR="00D30A77" w:rsidRPr="00876389" w:rsidRDefault="00876389" w:rsidP="00876389">
      <w:pPr>
        <w:rPr>
          <w:sz w:val="20"/>
          <w:szCs w:val="20"/>
        </w:rPr>
      </w:pPr>
      <w:r w:rsidRPr="00876389">
        <w:rPr>
          <w:sz w:val="20"/>
          <w:szCs w:val="20"/>
        </w:rPr>
        <w:t>* Overall and theme percentages represent average percentage correct +/- standard deviation.</w:t>
      </w:r>
    </w:p>
    <w:p w14:paraId="5E259577" w14:textId="77777777" w:rsidR="004E0C6F" w:rsidRPr="00F455BB" w:rsidRDefault="00D30A77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sz w:val="20"/>
        </w:rPr>
        <w:fldChar w:fldCharType="begin"/>
      </w:r>
      <w:r w:rsidRPr="00F455BB">
        <w:rPr>
          <w:sz w:val="20"/>
        </w:rPr>
        <w:instrText xml:space="preserve"> ADDIN EN.REFLIST </w:instrText>
      </w:r>
      <w:r w:rsidRPr="00F455BB">
        <w:rPr>
          <w:sz w:val="20"/>
        </w:rPr>
        <w:fldChar w:fldCharType="separate"/>
      </w:r>
      <w:r w:rsidR="004E0C6F" w:rsidRPr="00F455BB">
        <w:rPr>
          <w:noProof/>
          <w:sz w:val="20"/>
        </w:rPr>
        <w:t>1.</w:t>
      </w:r>
      <w:r w:rsidR="004E0C6F" w:rsidRPr="00F455BB">
        <w:rPr>
          <w:noProof/>
          <w:sz w:val="20"/>
        </w:rPr>
        <w:tab/>
        <w:t xml:space="preserve">Wexler, L.H., et al., </w:t>
      </w:r>
      <w:r w:rsidR="004E0C6F" w:rsidRPr="00F455BB">
        <w:rPr>
          <w:i/>
          <w:noProof/>
          <w:sz w:val="20"/>
        </w:rPr>
        <w:t>Randomized trial of the cardioprotective agent ICRF-187 in pediatric sarcoma patients treated with doxorubicin.</w:t>
      </w:r>
      <w:r w:rsidR="004E0C6F" w:rsidRPr="00F455BB">
        <w:rPr>
          <w:noProof/>
          <w:sz w:val="20"/>
        </w:rPr>
        <w:t xml:space="preserve"> J Clin Oncol, 1996. </w:t>
      </w:r>
      <w:r w:rsidR="004E0C6F" w:rsidRPr="00F455BB">
        <w:rPr>
          <w:b/>
          <w:noProof/>
          <w:sz w:val="20"/>
        </w:rPr>
        <w:t>14</w:t>
      </w:r>
      <w:r w:rsidR="004E0C6F" w:rsidRPr="00F455BB">
        <w:rPr>
          <w:noProof/>
          <w:sz w:val="20"/>
        </w:rPr>
        <w:t>(2): p. 362-72.</w:t>
      </w:r>
    </w:p>
    <w:p w14:paraId="0966533C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2.</w:t>
      </w:r>
      <w:r w:rsidRPr="00F455BB">
        <w:rPr>
          <w:noProof/>
          <w:sz w:val="20"/>
        </w:rPr>
        <w:tab/>
        <w:t xml:space="preserve">Lipshultz, S.E., et al., </w:t>
      </w:r>
      <w:r w:rsidRPr="00F455BB">
        <w:rPr>
          <w:i/>
          <w:noProof/>
          <w:sz w:val="20"/>
        </w:rPr>
        <w:t>The effect of dexrazoxane on myocardial injury in doxorubicin-treated children with acute lymphoblastic leukemia.</w:t>
      </w:r>
      <w:r w:rsidRPr="00F455BB">
        <w:rPr>
          <w:noProof/>
          <w:sz w:val="20"/>
        </w:rPr>
        <w:t xml:space="preserve"> N Engl J Med, 2004. </w:t>
      </w:r>
      <w:r w:rsidRPr="00F455BB">
        <w:rPr>
          <w:b/>
          <w:noProof/>
          <w:sz w:val="20"/>
        </w:rPr>
        <w:t>351</w:t>
      </w:r>
      <w:r w:rsidRPr="00F455BB">
        <w:rPr>
          <w:noProof/>
          <w:sz w:val="20"/>
        </w:rPr>
        <w:t>(2): p. 145-53.</w:t>
      </w:r>
    </w:p>
    <w:p w14:paraId="57A1BBE1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3.</w:t>
      </w:r>
      <w:r w:rsidRPr="00F455BB">
        <w:rPr>
          <w:noProof/>
          <w:sz w:val="20"/>
        </w:rPr>
        <w:tab/>
        <w:t xml:space="preserve">Lipshultz, S.E., et al., </w:t>
      </w:r>
      <w:r w:rsidRPr="00F455BB">
        <w:rPr>
          <w:i/>
          <w:noProof/>
          <w:sz w:val="20"/>
        </w:rPr>
        <w:t xml:space="preserve">Assessment of dexrazoxane as a cardioprotectant in doxorubicin-treated children with high-risk acute lymphoblastic leukaemia: long-term follow-up of a prospective, </w:t>
      </w:r>
      <w:bookmarkStart w:id="0" w:name="_GoBack"/>
      <w:bookmarkEnd w:id="0"/>
      <w:r w:rsidRPr="00F455BB">
        <w:rPr>
          <w:i/>
          <w:noProof/>
          <w:sz w:val="20"/>
        </w:rPr>
        <w:t>randomised, multicentre trial.</w:t>
      </w:r>
      <w:r w:rsidRPr="00F455BB">
        <w:rPr>
          <w:noProof/>
          <w:sz w:val="20"/>
        </w:rPr>
        <w:t xml:space="preserve"> Lancet Oncol, 2010. </w:t>
      </w:r>
      <w:r w:rsidRPr="00F455BB">
        <w:rPr>
          <w:b/>
          <w:noProof/>
          <w:sz w:val="20"/>
        </w:rPr>
        <w:t>11</w:t>
      </w:r>
      <w:r w:rsidRPr="00F455BB">
        <w:rPr>
          <w:noProof/>
          <w:sz w:val="20"/>
        </w:rPr>
        <w:t>(10): p. 950-961.</w:t>
      </w:r>
    </w:p>
    <w:p w14:paraId="58DAEA6B" w14:textId="716AD98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4.</w:t>
      </w:r>
      <w:r w:rsidRPr="00F455BB">
        <w:rPr>
          <w:noProof/>
          <w:sz w:val="20"/>
        </w:rPr>
        <w:tab/>
      </w:r>
      <w:r w:rsidRPr="00F455BB">
        <w:rPr>
          <w:i/>
          <w:noProof/>
          <w:sz w:val="20"/>
        </w:rPr>
        <w:t>Children's Oncology Group Long-Term Follow-Up Guidelines for Survivors of Childhood, Adolescent and Young Adult Cancer</w:t>
      </w:r>
      <w:r w:rsidRPr="00F455BB">
        <w:rPr>
          <w:noProof/>
          <w:sz w:val="20"/>
        </w:rPr>
        <w:t xml:space="preserve">. 2013; Available from: </w:t>
      </w:r>
      <w:hyperlink r:id="rId6" w:history="1">
        <w:r w:rsidRPr="00F455BB">
          <w:rPr>
            <w:rStyle w:val="Hyperlink"/>
            <w:noProof/>
            <w:sz w:val="20"/>
          </w:rPr>
          <w:t>http://www.survivorshipguidelines.org/pdf/LTFUGuidelines_40.pdf</w:t>
        </w:r>
      </w:hyperlink>
      <w:r w:rsidRPr="00F455BB">
        <w:rPr>
          <w:noProof/>
          <w:sz w:val="20"/>
        </w:rPr>
        <w:t>.</w:t>
      </w:r>
    </w:p>
    <w:p w14:paraId="0A024256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5.</w:t>
      </w:r>
      <w:r w:rsidRPr="00F455BB">
        <w:rPr>
          <w:noProof/>
          <w:sz w:val="20"/>
        </w:rPr>
        <w:tab/>
        <w:t xml:space="preserve">Blanco, J.G., et al., </w:t>
      </w:r>
      <w:r w:rsidRPr="00F455BB">
        <w:rPr>
          <w:i/>
          <w:noProof/>
          <w:sz w:val="20"/>
        </w:rPr>
        <w:t>Anthracycline-Related Cardiomyopathy After Childhood Cancer: Role of Polymorphisms in Carbonyl Reductase Genes — A Report From the Children’ s Oncology Group.</w:t>
      </w:r>
      <w:r w:rsidRPr="00F455BB">
        <w:rPr>
          <w:noProof/>
          <w:sz w:val="20"/>
        </w:rPr>
        <w:t xml:space="preserve"> Journal of Clinical Oncology, 2012. </w:t>
      </w:r>
      <w:r w:rsidRPr="00F455BB">
        <w:rPr>
          <w:b/>
          <w:noProof/>
          <w:sz w:val="20"/>
        </w:rPr>
        <w:t>30</w:t>
      </w:r>
      <w:r w:rsidRPr="00F455BB">
        <w:rPr>
          <w:noProof/>
          <w:sz w:val="20"/>
        </w:rPr>
        <w:t>(13): p. 1415-1421.</w:t>
      </w:r>
    </w:p>
    <w:p w14:paraId="4831670A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6.</w:t>
      </w:r>
      <w:r w:rsidRPr="00F455BB">
        <w:rPr>
          <w:noProof/>
          <w:sz w:val="20"/>
        </w:rPr>
        <w:tab/>
        <w:t xml:space="preserve">Armstrong, G.T., et al., </w:t>
      </w:r>
      <w:r w:rsidRPr="00F455BB">
        <w:rPr>
          <w:i/>
          <w:noProof/>
          <w:sz w:val="20"/>
        </w:rPr>
        <w:t>Comprehensive Echocardiographic Detection of Treatment-Related Cardiac Dysfunction in Adult Survivors of Childhood Cancer: Results From the St. Jude Lifetime Cohort Study.</w:t>
      </w:r>
      <w:r w:rsidRPr="00F455BB">
        <w:rPr>
          <w:noProof/>
          <w:sz w:val="20"/>
        </w:rPr>
        <w:t xml:space="preserve"> J Am Coll Cardiol, 2015. </w:t>
      </w:r>
      <w:r w:rsidRPr="00F455BB">
        <w:rPr>
          <w:b/>
          <w:noProof/>
          <w:sz w:val="20"/>
        </w:rPr>
        <w:t>65</w:t>
      </w:r>
      <w:r w:rsidRPr="00F455BB">
        <w:rPr>
          <w:noProof/>
          <w:sz w:val="20"/>
        </w:rPr>
        <w:t>(23): p. 2511-22.</w:t>
      </w:r>
    </w:p>
    <w:p w14:paraId="0F971C32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7.</w:t>
      </w:r>
      <w:r w:rsidRPr="00F455BB">
        <w:rPr>
          <w:noProof/>
          <w:sz w:val="20"/>
        </w:rPr>
        <w:tab/>
        <w:t xml:space="preserve">van der Pal, H.J., et al., </w:t>
      </w:r>
      <w:r w:rsidRPr="00F455BB">
        <w:rPr>
          <w:i/>
          <w:noProof/>
          <w:sz w:val="20"/>
        </w:rPr>
        <w:t>High risk of symptomatic cardiac events in childhood cancer survivors.</w:t>
      </w:r>
      <w:r w:rsidRPr="00F455BB">
        <w:rPr>
          <w:noProof/>
          <w:sz w:val="20"/>
        </w:rPr>
        <w:t xml:space="preserve"> J Clin Oncol, 2012. </w:t>
      </w:r>
      <w:r w:rsidRPr="00F455BB">
        <w:rPr>
          <w:b/>
          <w:noProof/>
          <w:sz w:val="20"/>
        </w:rPr>
        <w:t>30</w:t>
      </w:r>
      <w:r w:rsidRPr="00F455BB">
        <w:rPr>
          <w:noProof/>
          <w:sz w:val="20"/>
        </w:rPr>
        <w:t>(13): p. 1429-37.</w:t>
      </w:r>
    </w:p>
    <w:p w14:paraId="4225A0D0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8.</w:t>
      </w:r>
      <w:r w:rsidRPr="00F455BB">
        <w:rPr>
          <w:noProof/>
          <w:sz w:val="20"/>
        </w:rPr>
        <w:tab/>
        <w:t xml:space="preserve">Meacham, L.R., et al., </w:t>
      </w:r>
      <w:r w:rsidRPr="00F455BB">
        <w:rPr>
          <w:i/>
          <w:noProof/>
          <w:sz w:val="20"/>
        </w:rPr>
        <w:t>Cardiovascular risk factors in adult survivors of pediatric cancer--a report from the childhood cancer survivor study.</w:t>
      </w:r>
      <w:r w:rsidRPr="00F455BB">
        <w:rPr>
          <w:noProof/>
          <w:sz w:val="20"/>
        </w:rPr>
        <w:t xml:space="preserve"> Cancer Epidemiol Biomarkers Prev, 2010. </w:t>
      </w:r>
      <w:r w:rsidRPr="00F455BB">
        <w:rPr>
          <w:b/>
          <w:noProof/>
          <w:sz w:val="20"/>
        </w:rPr>
        <w:t>19</w:t>
      </w:r>
      <w:r w:rsidRPr="00F455BB">
        <w:rPr>
          <w:noProof/>
          <w:sz w:val="20"/>
        </w:rPr>
        <w:t>(1): p. 170-81.</w:t>
      </w:r>
    </w:p>
    <w:p w14:paraId="63773B8E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9.</w:t>
      </w:r>
      <w:r w:rsidRPr="00F455BB">
        <w:rPr>
          <w:noProof/>
          <w:sz w:val="20"/>
        </w:rPr>
        <w:tab/>
        <w:t xml:space="preserve">Armstrong, G.T., et al., </w:t>
      </w:r>
      <w:r w:rsidRPr="00F455BB">
        <w:rPr>
          <w:i/>
          <w:noProof/>
          <w:sz w:val="20"/>
        </w:rPr>
        <w:t>Modifiable risk factors and major cardiac events among adult survivors of childhood cancer.</w:t>
      </w:r>
      <w:r w:rsidRPr="00F455BB">
        <w:rPr>
          <w:noProof/>
          <w:sz w:val="20"/>
        </w:rPr>
        <w:t xml:space="preserve"> Journal of clinical oncology : official journal of the American Society of Clinical Oncology, 2013. </w:t>
      </w:r>
      <w:r w:rsidRPr="00F455BB">
        <w:rPr>
          <w:b/>
          <w:noProof/>
          <w:sz w:val="20"/>
        </w:rPr>
        <w:t>31</w:t>
      </w:r>
      <w:r w:rsidRPr="00F455BB">
        <w:rPr>
          <w:noProof/>
          <w:sz w:val="20"/>
        </w:rPr>
        <w:t>(29): p. 3673-3680.</w:t>
      </w:r>
    </w:p>
    <w:p w14:paraId="7BC0738F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0.</w:t>
      </w:r>
      <w:r w:rsidRPr="00F455BB">
        <w:rPr>
          <w:noProof/>
          <w:sz w:val="20"/>
        </w:rPr>
        <w:tab/>
        <w:t xml:space="preserve">Hudson, M.M., et al., </w:t>
      </w:r>
      <w:r w:rsidRPr="00F455BB">
        <w:rPr>
          <w:i/>
          <w:noProof/>
          <w:sz w:val="20"/>
        </w:rPr>
        <w:t>Noninvasive evaluation of late anthracycline cardiac toxicity in childhood cancer survivors.</w:t>
      </w:r>
      <w:r w:rsidRPr="00F455BB">
        <w:rPr>
          <w:noProof/>
          <w:sz w:val="20"/>
        </w:rPr>
        <w:t xml:space="preserve"> Journal of Clinical Oncology, 2007. </w:t>
      </w:r>
      <w:r w:rsidRPr="00F455BB">
        <w:rPr>
          <w:b/>
          <w:noProof/>
          <w:sz w:val="20"/>
        </w:rPr>
        <w:t>25</w:t>
      </w:r>
      <w:r w:rsidRPr="00F455BB">
        <w:rPr>
          <w:noProof/>
          <w:sz w:val="20"/>
        </w:rPr>
        <w:t>(24): p. 3635-3643.</w:t>
      </w:r>
    </w:p>
    <w:p w14:paraId="20E0F45C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1.</w:t>
      </w:r>
      <w:r w:rsidRPr="00F455BB">
        <w:rPr>
          <w:noProof/>
          <w:sz w:val="20"/>
        </w:rPr>
        <w:tab/>
        <w:t xml:space="preserve">Mulrooney, D.A., et al., </w:t>
      </w:r>
      <w:r w:rsidRPr="00F455BB">
        <w:rPr>
          <w:i/>
          <w:noProof/>
          <w:sz w:val="20"/>
        </w:rPr>
        <w:t>Cardiac outcomes in a cohort of adult survivors of childhood and adolescent cancer: retrospective analysis of the Childhood Cancer Survivor Study cohort.</w:t>
      </w:r>
      <w:r w:rsidRPr="00F455BB">
        <w:rPr>
          <w:noProof/>
          <w:sz w:val="20"/>
        </w:rPr>
        <w:t xml:space="preserve"> The BMJ, 2009. </w:t>
      </w:r>
      <w:r w:rsidRPr="00F455BB">
        <w:rPr>
          <w:b/>
          <w:noProof/>
          <w:sz w:val="20"/>
        </w:rPr>
        <w:t>339</w:t>
      </w:r>
      <w:r w:rsidRPr="00F455BB">
        <w:rPr>
          <w:noProof/>
          <w:sz w:val="20"/>
        </w:rPr>
        <w:t>: p. b4606.</w:t>
      </w:r>
    </w:p>
    <w:p w14:paraId="404C3E98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2.</w:t>
      </w:r>
      <w:r w:rsidRPr="00F455BB">
        <w:rPr>
          <w:noProof/>
          <w:sz w:val="20"/>
        </w:rPr>
        <w:tab/>
        <w:t xml:space="preserve">Chow, E.J., et al., </w:t>
      </w:r>
      <w:r w:rsidRPr="00F455BB">
        <w:rPr>
          <w:i/>
          <w:noProof/>
          <w:sz w:val="20"/>
        </w:rPr>
        <w:t>Individual Prediction of Heart Failure Among Childhood Cancer Survivors.</w:t>
      </w:r>
      <w:r w:rsidRPr="00F455BB">
        <w:rPr>
          <w:noProof/>
          <w:sz w:val="20"/>
        </w:rPr>
        <w:t xml:space="preserve"> Journal of Clinical Oncology, 2015. </w:t>
      </w:r>
      <w:r w:rsidRPr="00F455BB">
        <w:rPr>
          <w:b/>
          <w:noProof/>
          <w:sz w:val="20"/>
        </w:rPr>
        <w:t>33</w:t>
      </w:r>
      <w:r w:rsidRPr="00F455BB">
        <w:rPr>
          <w:noProof/>
          <w:sz w:val="20"/>
        </w:rPr>
        <w:t>(5): p. 394-402.</w:t>
      </w:r>
    </w:p>
    <w:p w14:paraId="7F7E98A8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3.</w:t>
      </w:r>
      <w:r w:rsidRPr="00F455BB">
        <w:rPr>
          <w:noProof/>
          <w:sz w:val="20"/>
        </w:rPr>
        <w:tab/>
        <w:t xml:space="preserve">Plana, J.C., et al., </w:t>
      </w:r>
      <w:r w:rsidRPr="00F455BB">
        <w:rPr>
          <w:i/>
          <w:noProof/>
          <w:sz w:val="20"/>
        </w:rPr>
        <w:t>Expert Consensus for Multimodality Imaging Evaluation of Adult Patients during and after Cancer Therapy : A Report from the American Society of Echocardiography and the European Association of Cardiovascular Imaging.</w:t>
      </w:r>
      <w:r w:rsidRPr="00F455BB">
        <w:rPr>
          <w:noProof/>
          <w:sz w:val="20"/>
        </w:rPr>
        <w:t xml:space="preserve"> JASE, 2014. </w:t>
      </w:r>
      <w:r w:rsidRPr="00F455BB">
        <w:rPr>
          <w:b/>
          <w:noProof/>
          <w:sz w:val="20"/>
        </w:rPr>
        <w:t>27</w:t>
      </w:r>
      <w:r w:rsidRPr="00F455BB">
        <w:rPr>
          <w:noProof/>
          <w:sz w:val="20"/>
        </w:rPr>
        <w:t>(9): p. 911-939.</w:t>
      </w:r>
    </w:p>
    <w:p w14:paraId="1D8C2DE3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4.</w:t>
      </w:r>
      <w:r w:rsidRPr="00F455BB">
        <w:rPr>
          <w:noProof/>
          <w:sz w:val="20"/>
        </w:rPr>
        <w:tab/>
        <w:t xml:space="preserve">Aggarwal, S., et al., </w:t>
      </w:r>
      <w:r w:rsidRPr="00F455BB">
        <w:rPr>
          <w:i/>
          <w:noProof/>
          <w:sz w:val="20"/>
        </w:rPr>
        <w:t>B-Type Natriuretic Peptide as a Marker for Cardiac Dysfunction in Anthracycline-Treated Children.</w:t>
      </w:r>
      <w:r w:rsidRPr="00F455BB">
        <w:rPr>
          <w:noProof/>
          <w:sz w:val="20"/>
        </w:rPr>
        <w:t xml:space="preserve"> Pediatr Blood Cancer, 2007. </w:t>
      </w:r>
      <w:r w:rsidRPr="00F455BB">
        <w:rPr>
          <w:b/>
          <w:noProof/>
          <w:sz w:val="20"/>
        </w:rPr>
        <w:t>49</w:t>
      </w:r>
      <w:r w:rsidRPr="00F455BB">
        <w:rPr>
          <w:noProof/>
          <w:sz w:val="20"/>
        </w:rPr>
        <w:t>: p. 812-816.</w:t>
      </w:r>
    </w:p>
    <w:p w14:paraId="4ED18F39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5.</w:t>
      </w:r>
      <w:r w:rsidRPr="00F455BB">
        <w:rPr>
          <w:noProof/>
          <w:sz w:val="20"/>
        </w:rPr>
        <w:tab/>
        <w:t xml:space="preserve">Mavinkurve-Groothuis, A.M., et al., </w:t>
      </w:r>
      <w:r w:rsidRPr="00F455BB">
        <w:rPr>
          <w:i/>
          <w:noProof/>
          <w:sz w:val="20"/>
        </w:rPr>
        <w:t>Abnormal NT-pro-BNP levels in asymptomatic long-term survivors of childhood cancer treated with anthracyclines.</w:t>
      </w:r>
      <w:r w:rsidRPr="00F455BB">
        <w:rPr>
          <w:noProof/>
          <w:sz w:val="20"/>
        </w:rPr>
        <w:t xml:space="preserve"> Pediatr Blood Cancer, 2009. </w:t>
      </w:r>
      <w:r w:rsidRPr="00F455BB">
        <w:rPr>
          <w:b/>
          <w:noProof/>
          <w:sz w:val="20"/>
        </w:rPr>
        <w:t>52</w:t>
      </w:r>
      <w:r w:rsidRPr="00F455BB">
        <w:rPr>
          <w:noProof/>
          <w:sz w:val="20"/>
        </w:rPr>
        <w:t>(5): p. 631-6.</w:t>
      </w:r>
    </w:p>
    <w:p w14:paraId="12827162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6.</w:t>
      </w:r>
      <w:r w:rsidRPr="00F455BB">
        <w:rPr>
          <w:noProof/>
          <w:sz w:val="20"/>
        </w:rPr>
        <w:tab/>
        <w:t xml:space="preserve">Lipshultz, S.E., et al., </w:t>
      </w:r>
      <w:r w:rsidRPr="00F455BB">
        <w:rPr>
          <w:i/>
          <w:noProof/>
          <w:sz w:val="20"/>
        </w:rPr>
        <w:t>Long-term cardiovascular toxicity in children, adolescents, and young adults who receive cancer therapy: pathophysiology, course, monitoring, management, prevention, and research directions: a scientific statement from the American Heart Association.</w:t>
      </w:r>
      <w:r w:rsidRPr="00F455BB">
        <w:rPr>
          <w:noProof/>
          <w:sz w:val="20"/>
        </w:rPr>
        <w:t xml:space="preserve"> Circulation, 2013. </w:t>
      </w:r>
      <w:r w:rsidRPr="00F455BB">
        <w:rPr>
          <w:b/>
          <w:noProof/>
          <w:sz w:val="20"/>
        </w:rPr>
        <w:t>128</w:t>
      </w:r>
      <w:r w:rsidRPr="00F455BB">
        <w:rPr>
          <w:noProof/>
          <w:sz w:val="20"/>
        </w:rPr>
        <w:t>(17): p. 1927-95.</w:t>
      </w:r>
    </w:p>
    <w:p w14:paraId="21403938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7.</w:t>
      </w:r>
      <w:r w:rsidRPr="00F455BB">
        <w:rPr>
          <w:noProof/>
          <w:sz w:val="20"/>
        </w:rPr>
        <w:tab/>
        <w:t xml:space="preserve">Miller, A.M., et al., </w:t>
      </w:r>
      <w:r w:rsidRPr="00F455BB">
        <w:rPr>
          <w:i/>
          <w:noProof/>
          <w:sz w:val="20"/>
        </w:rPr>
        <w:t>Exercise Capacity in Long-Term Survivors of Pediatric Cancer : An Analysis From the Cardiac Risk Factors in Childhood Cancer Survivors Study.</w:t>
      </w:r>
      <w:r w:rsidRPr="00F455BB">
        <w:rPr>
          <w:noProof/>
          <w:sz w:val="20"/>
        </w:rPr>
        <w:t xml:space="preserve"> 2013(November 2012): p. 663-668.</w:t>
      </w:r>
    </w:p>
    <w:p w14:paraId="20FAB7DE" w14:textId="6C156308" w:rsidR="004E0C6F" w:rsidRPr="00F455BB" w:rsidRDefault="007176D9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8.</w:t>
      </w:r>
      <w:r w:rsidRPr="00F455BB">
        <w:rPr>
          <w:noProof/>
          <w:sz w:val="20"/>
        </w:rPr>
        <w:tab/>
        <w:t>Huang, T.</w:t>
      </w:r>
      <w:r w:rsidR="004E0C6F" w:rsidRPr="00F455BB">
        <w:rPr>
          <w:noProof/>
          <w:sz w:val="20"/>
        </w:rPr>
        <w:t xml:space="preserve">T. and K.K. Ness, </w:t>
      </w:r>
      <w:r w:rsidR="004E0C6F" w:rsidRPr="00F455BB">
        <w:rPr>
          <w:i/>
          <w:noProof/>
          <w:sz w:val="20"/>
        </w:rPr>
        <w:t>Exercise interventions in children with cancer: a review.</w:t>
      </w:r>
      <w:r w:rsidR="004E0C6F" w:rsidRPr="00F455BB">
        <w:rPr>
          <w:noProof/>
          <w:sz w:val="20"/>
        </w:rPr>
        <w:t xml:space="preserve"> International journal of pediatrics, 2011. </w:t>
      </w:r>
      <w:r w:rsidR="004E0C6F" w:rsidRPr="00F455BB">
        <w:rPr>
          <w:b/>
          <w:noProof/>
          <w:sz w:val="20"/>
        </w:rPr>
        <w:t>2011</w:t>
      </w:r>
      <w:r w:rsidR="004E0C6F" w:rsidRPr="00F455BB">
        <w:rPr>
          <w:noProof/>
          <w:sz w:val="20"/>
        </w:rPr>
        <w:t>: p. 1-11.</w:t>
      </w:r>
    </w:p>
    <w:p w14:paraId="4F2EB75D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19.</w:t>
      </w:r>
      <w:r w:rsidRPr="00F455BB">
        <w:rPr>
          <w:noProof/>
          <w:sz w:val="20"/>
        </w:rPr>
        <w:tab/>
        <w:t xml:space="preserve">Armstrong, G.T., et al., </w:t>
      </w:r>
      <w:r w:rsidRPr="00F455BB">
        <w:rPr>
          <w:i/>
          <w:noProof/>
          <w:sz w:val="20"/>
        </w:rPr>
        <w:t>Reduction in Late Mortality among 5-Year Survivors of Childhood Cancer.</w:t>
      </w:r>
      <w:r w:rsidRPr="00F455BB">
        <w:rPr>
          <w:noProof/>
          <w:sz w:val="20"/>
        </w:rPr>
        <w:t xml:space="preserve"> N Engl J Med, 2016. </w:t>
      </w:r>
      <w:r w:rsidRPr="00F455BB">
        <w:rPr>
          <w:b/>
          <w:noProof/>
          <w:sz w:val="20"/>
        </w:rPr>
        <w:t>374</w:t>
      </w:r>
      <w:r w:rsidRPr="00F455BB">
        <w:rPr>
          <w:noProof/>
          <w:sz w:val="20"/>
        </w:rPr>
        <w:t>(9): p. 833-42.</w:t>
      </w:r>
    </w:p>
    <w:p w14:paraId="002D6941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20.</w:t>
      </w:r>
      <w:r w:rsidRPr="00F455BB">
        <w:rPr>
          <w:noProof/>
          <w:sz w:val="20"/>
        </w:rPr>
        <w:tab/>
        <w:t xml:space="preserve">Armstrong, G.T., et al., </w:t>
      </w:r>
      <w:r w:rsidRPr="00F455BB">
        <w:rPr>
          <w:i/>
          <w:noProof/>
          <w:sz w:val="20"/>
        </w:rPr>
        <w:t>Aging and risk of severe, disabling, life-threatening, and fatal events in the childhood cancer survivor study.</w:t>
      </w:r>
      <w:r w:rsidRPr="00F455BB">
        <w:rPr>
          <w:noProof/>
          <w:sz w:val="20"/>
        </w:rPr>
        <w:t xml:space="preserve"> Journal of Clinical Oncology, 2014. </w:t>
      </w:r>
      <w:r w:rsidRPr="00F455BB">
        <w:rPr>
          <w:b/>
          <w:noProof/>
          <w:sz w:val="20"/>
        </w:rPr>
        <w:t>32</w:t>
      </w:r>
      <w:r w:rsidRPr="00F455BB">
        <w:rPr>
          <w:noProof/>
          <w:sz w:val="20"/>
        </w:rPr>
        <w:t>(12): p. 1218-1227.</w:t>
      </w:r>
    </w:p>
    <w:p w14:paraId="491E1709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21.</w:t>
      </w:r>
      <w:r w:rsidRPr="00F455BB">
        <w:rPr>
          <w:noProof/>
          <w:sz w:val="20"/>
        </w:rPr>
        <w:tab/>
        <w:t xml:space="preserve">Ryerson, A.B., et al., </w:t>
      </w:r>
      <w:r w:rsidRPr="00F455BB">
        <w:rPr>
          <w:i/>
          <w:noProof/>
          <w:sz w:val="20"/>
        </w:rPr>
        <w:t>Assessing anthracycline-treated childhood cancer survivors with advanced stress echocardiography.</w:t>
      </w:r>
      <w:r w:rsidRPr="00F455BB">
        <w:rPr>
          <w:noProof/>
          <w:sz w:val="20"/>
        </w:rPr>
        <w:t xml:space="preserve"> Pediatr Blood Cancer, 2015. </w:t>
      </w:r>
      <w:r w:rsidRPr="00F455BB">
        <w:rPr>
          <w:b/>
          <w:noProof/>
          <w:sz w:val="20"/>
        </w:rPr>
        <w:t>62</w:t>
      </w:r>
      <w:r w:rsidRPr="00F455BB">
        <w:rPr>
          <w:noProof/>
          <w:sz w:val="20"/>
        </w:rPr>
        <w:t>(3): p. 502-8.</w:t>
      </w:r>
    </w:p>
    <w:p w14:paraId="64E405D8" w14:textId="77777777" w:rsidR="004E0C6F" w:rsidRPr="00F455BB" w:rsidRDefault="004E0C6F" w:rsidP="004E0C6F">
      <w:pPr>
        <w:pStyle w:val="EndNoteBibliography"/>
        <w:ind w:left="720" w:hanging="720"/>
        <w:rPr>
          <w:noProof/>
          <w:sz w:val="20"/>
        </w:rPr>
      </w:pPr>
      <w:r w:rsidRPr="00F455BB">
        <w:rPr>
          <w:noProof/>
          <w:sz w:val="20"/>
        </w:rPr>
        <w:t>22.</w:t>
      </w:r>
      <w:r w:rsidRPr="00F455BB">
        <w:rPr>
          <w:noProof/>
          <w:sz w:val="20"/>
        </w:rPr>
        <w:tab/>
        <w:t xml:space="preserve">Armenian, S.H., et al., </w:t>
      </w:r>
      <w:r w:rsidRPr="00F455BB">
        <w:rPr>
          <w:i/>
          <w:noProof/>
          <w:sz w:val="20"/>
        </w:rPr>
        <w:t>Recommendations for cardiomyopathy surveillance for survivors of childhood cancer: a report from the International Late Effects of Childhood Cancer Guideline Harmonization Group.</w:t>
      </w:r>
      <w:r w:rsidRPr="00F455BB">
        <w:rPr>
          <w:noProof/>
          <w:sz w:val="20"/>
        </w:rPr>
        <w:t xml:space="preserve"> The Lancet. Oncology, 2015. </w:t>
      </w:r>
      <w:r w:rsidRPr="00F455BB">
        <w:rPr>
          <w:b/>
          <w:noProof/>
          <w:sz w:val="20"/>
        </w:rPr>
        <w:t>16</w:t>
      </w:r>
      <w:r w:rsidRPr="00F455BB">
        <w:rPr>
          <w:noProof/>
          <w:sz w:val="20"/>
        </w:rPr>
        <w:t>(3): p. e123-e136.</w:t>
      </w:r>
    </w:p>
    <w:p w14:paraId="3BDF728E" w14:textId="54BCAA74" w:rsidR="005B64C8" w:rsidRDefault="00D30A77">
      <w:r w:rsidRPr="00F455BB">
        <w:rPr>
          <w:sz w:val="20"/>
        </w:rPr>
        <w:fldChar w:fldCharType="end"/>
      </w:r>
    </w:p>
    <w:sectPr w:rsidR="005B64C8" w:rsidSect="000436C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26115"/>
    <w:multiLevelType w:val="hybridMultilevel"/>
    <w:tmpl w:val="55B22864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065107"/>
    <w:multiLevelType w:val="hybridMultilevel"/>
    <w:tmpl w:val="798A38A6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CAC49B5"/>
    <w:multiLevelType w:val="hybridMultilevel"/>
    <w:tmpl w:val="D2548D92"/>
    <w:lvl w:ilvl="0" w:tplc="6D82A83E">
      <w:start w:val="1"/>
      <w:numFmt w:val="lowerLetter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4301D95"/>
    <w:multiLevelType w:val="hybridMultilevel"/>
    <w:tmpl w:val="6966C772"/>
    <w:lvl w:ilvl="0" w:tplc="D076C1C6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>
    <w:nsid w:val="18BE7995"/>
    <w:multiLevelType w:val="hybridMultilevel"/>
    <w:tmpl w:val="48FA2190"/>
    <w:lvl w:ilvl="0" w:tplc="F94687AA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C004FD3"/>
    <w:multiLevelType w:val="hybridMultilevel"/>
    <w:tmpl w:val="18C814EA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1350840"/>
    <w:multiLevelType w:val="hybridMultilevel"/>
    <w:tmpl w:val="7624B2D8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DE07624"/>
    <w:multiLevelType w:val="hybridMultilevel"/>
    <w:tmpl w:val="2CCE23C0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20A3E79"/>
    <w:multiLevelType w:val="hybridMultilevel"/>
    <w:tmpl w:val="CADC0C04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A323321"/>
    <w:multiLevelType w:val="hybridMultilevel"/>
    <w:tmpl w:val="7EB2E3A0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B222DB1"/>
    <w:multiLevelType w:val="hybridMultilevel"/>
    <w:tmpl w:val="411C3DD2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5E9216D"/>
    <w:multiLevelType w:val="hybridMultilevel"/>
    <w:tmpl w:val="65A27F24"/>
    <w:lvl w:ilvl="0" w:tplc="F94687AA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  <w:color w:val="000000" w:themeColor="text1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6DE430E"/>
    <w:multiLevelType w:val="hybridMultilevel"/>
    <w:tmpl w:val="48A68DE8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798182E"/>
    <w:multiLevelType w:val="hybridMultilevel"/>
    <w:tmpl w:val="8D3A4B5A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8BA1AEC"/>
    <w:multiLevelType w:val="hybridMultilevel"/>
    <w:tmpl w:val="1996EB1C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D7A5792"/>
    <w:multiLevelType w:val="hybridMultilevel"/>
    <w:tmpl w:val="694AB52E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A6021D9"/>
    <w:multiLevelType w:val="hybridMultilevel"/>
    <w:tmpl w:val="89C23F10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EA86564"/>
    <w:multiLevelType w:val="hybridMultilevel"/>
    <w:tmpl w:val="D1BA4C60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0D44439"/>
    <w:multiLevelType w:val="hybridMultilevel"/>
    <w:tmpl w:val="EE467A38"/>
    <w:lvl w:ilvl="0" w:tplc="6D82A83E">
      <w:start w:val="1"/>
      <w:numFmt w:val="lowerLetter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C1A33E3"/>
    <w:multiLevelType w:val="hybridMultilevel"/>
    <w:tmpl w:val="B1326E70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FE97475"/>
    <w:multiLevelType w:val="hybridMultilevel"/>
    <w:tmpl w:val="F894E076"/>
    <w:lvl w:ilvl="0" w:tplc="6D82A83E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6D82A83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5"/>
  </w:num>
  <w:num w:numId="3">
    <w:abstractNumId w:val="17"/>
  </w:num>
  <w:num w:numId="4">
    <w:abstractNumId w:val="6"/>
  </w:num>
  <w:num w:numId="5">
    <w:abstractNumId w:val="14"/>
  </w:num>
  <w:num w:numId="6">
    <w:abstractNumId w:val="16"/>
  </w:num>
  <w:num w:numId="7">
    <w:abstractNumId w:val="3"/>
  </w:num>
  <w:num w:numId="8">
    <w:abstractNumId w:val="19"/>
  </w:num>
  <w:num w:numId="9">
    <w:abstractNumId w:val="2"/>
  </w:num>
  <w:num w:numId="10">
    <w:abstractNumId w:val="15"/>
  </w:num>
  <w:num w:numId="11">
    <w:abstractNumId w:val="1"/>
  </w:num>
  <w:num w:numId="12">
    <w:abstractNumId w:val="10"/>
  </w:num>
  <w:num w:numId="13">
    <w:abstractNumId w:val="13"/>
  </w:num>
  <w:num w:numId="14">
    <w:abstractNumId w:val="9"/>
  </w:num>
  <w:num w:numId="15">
    <w:abstractNumId w:val="18"/>
  </w:num>
  <w:num w:numId="16">
    <w:abstractNumId w:val="12"/>
  </w:num>
  <w:num w:numId="17">
    <w:abstractNumId w:val="20"/>
  </w:num>
  <w:num w:numId="18">
    <w:abstractNumId w:val="0"/>
  </w:num>
  <w:num w:numId="19">
    <w:abstractNumId w:val="7"/>
  </w:num>
  <w:num w:numId="20">
    <w:abstractNumId w:val="11"/>
  </w:num>
  <w:num w:numId="2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zvswddtsrz0neaertvd2sl5z20p2z2pr0a&quot;&gt;My EndNote Library&lt;record-ids&gt;&lt;item&gt;57&lt;/item&gt;&lt;item&gt;62&lt;/item&gt;&lt;item&gt;65&lt;/item&gt;&lt;item&gt;66&lt;/item&gt;&lt;item&gt;81&lt;/item&gt;&lt;item&gt;98&lt;/item&gt;&lt;item&gt;140&lt;/item&gt;&lt;item&gt;142&lt;/item&gt;&lt;item&gt;167&lt;/item&gt;&lt;item&gt;168&lt;/item&gt;&lt;item&gt;170&lt;/item&gt;&lt;item&gt;189&lt;/item&gt;&lt;item&gt;197&lt;/item&gt;&lt;item&gt;215&lt;/item&gt;&lt;item&gt;223&lt;/item&gt;&lt;item&gt;263&lt;/item&gt;&lt;item&gt;305&lt;/item&gt;&lt;item&gt;320&lt;/item&gt;&lt;item&gt;1925&lt;/item&gt;&lt;item&gt;1935&lt;/item&gt;&lt;item&gt;1936&lt;/item&gt;&lt;/record-ids&gt;&lt;/item&gt;&lt;/Libraries&gt;"/>
  </w:docVars>
  <w:rsids>
    <w:rsidRoot w:val="00A35C7A"/>
    <w:rsid w:val="000436C6"/>
    <w:rsid w:val="003019AF"/>
    <w:rsid w:val="0030321E"/>
    <w:rsid w:val="00353EE1"/>
    <w:rsid w:val="004D01B1"/>
    <w:rsid w:val="004E0C6F"/>
    <w:rsid w:val="005B64C8"/>
    <w:rsid w:val="007176D9"/>
    <w:rsid w:val="00747F2B"/>
    <w:rsid w:val="00876389"/>
    <w:rsid w:val="00A35C7A"/>
    <w:rsid w:val="00A75B37"/>
    <w:rsid w:val="00B30978"/>
    <w:rsid w:val="00D30A77"/>
    <w:rsid w:val="00F36082"/>
    <w:rsid w:val="00F455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F8AC03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5C7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35C7A"/>
    <w:pPr>
      <w:ind w:left="720"/>
      <w:contextualSpacing/>
    </w:pPr>
  </w:style>
  <w:style w:type="table" w:styleId="TableGrid">
    <w:name w:val="Table Grid"/>
    <w:basedOn w:val="TableNormal"/>
    <w:uiPriority w:val="39"/>
    <w:rsid w:val="00A35C7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353EE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3EE1"/>
    <w:rPr>
      <w:sz w:val="20"/>
      <w:szCs w:val="20"/>
    </w:rPr>
  </w:style>
  <w:style w:type="paragraph" w:customStyle="1" w:styleId="EndNoteBibliographyTitle">
    <w:name w:val="EndNote Bibliography Title"/>
    <w:basedOn w:val="Normal"/>
    <w:rsid w:val="00D30A77"/>
    <w:pPr>
      <w:jc w:val="center"/>
    </w:pPr>
  </w:style>
  <w:style w:type="paragraph" w:customStyle="1" w:styleId="EndNoteBibliography">
    <w:name w:val="EndNote Bibliography"/>
    <w:basedOn w:val="Normal"/>
    <w:rsid w:val="00D30A77"/>
  </w:style>
  <w:style w:type="character" w:styleId="Hyperlink">
    <w:name w:val="Hyperlink"/>
    <w:basedOn w:val="DefaultParagraphFont"/>
    <w:uiPriority w:val="99"/>
    <w:unhideWhenUsed/>
    <w:rsid w:val="00D30A7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30978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097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978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5C7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35C7A"/>
    <w:pPr>
      <w:ind w:left="720"/>
      <w:contextualSpacing/>
    </w:pPr>
  </w:style>
  <w:style w:type="table" w:styleId="TableGrid">
    <w:name w:val="Table Grid"/>
    <w:basedOn w:val="TableNormal"/>
    <w:uiPriority w:val="39"/>
    <w:rsid w:val="00A35C7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353EE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3EE1"/>
    <w:rPr>
      <w:sz w:val="20"/>
      <w:szCs w:val="20"/>
    </w:rPr>
  </w:style>
  <w:style w:type="paragraph" w:customStyle="1" w:styleId="EndNoteBibliographyTitle">
    <w:name w:val="EndNote Bibliography Title"/>
    <w:basedOn w:val="Normal"/>
    <w:rsid w:val="00D30A77"/>
    <w:pPr>
      <w:jc w:val="center"/>
    </w:pPr>
  </w:style>
  <w:style w:type="paragraph" w:customStyle="1" w:styleId="EndNoteBibliography">
    <w:name w:val="EndNote Bibliography"/>
    <w:basedOn w:val="Normal"/>
    <w:rsid w:val="00D30A77"/>
  </w:style>
  <w:style w:type="character" w:styleId="Hyperlink">
    <w:name w:val="Hyperlink"/>
    <w:basedOn w:val="DefaultParagraphFont"/>
    <w:uiPriority w:val="99"/>
    <w:unhideWhenUsed/>
    <w:rsid w:val="00D30A7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30978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097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978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://www.survivorshipguidelines.org/pdf/LTFUGuidelines_40.pdf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4</Pages>
  <Words>2859</Words>
  <Characters>16300</Characters>
  <Application>Microsoft Macintosh Word</Application>
  <DocSecurity>0</DocSecurity>
  <Lines>135</Lines>
  <Paragraphs>38</Paragraphs>
  <ScaleCrop>false</ScaleCrop>
  <Company/>
  <LinksUpToDate>false</LinksUpToDate>
  <CharactersWithSpaces>191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sten rose-felker</dc:creator>
  <cp:keywords/>
  <dc:description/>
  <cp:lastModifiedBy>kirsten rose-felker</cp:lastModifiedBy>
  <cp:revision>11</cp:revision>
  <dcterms:created xsi:type="dcterms:W3CDTF">2018-06-10T13:34:00Z</dcterms:created>
  <dcterms:modified xsi:type="dcterms:W3CDTF">2018-06-27T17:54:00Z</dcterms:modified>
</cp:coreProperties>
</file>